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id w:val="-1151588108"/>
        <w:docPartObj>
          <w:docPartGallery w:val="Cover Pages"/>
          <w:docPartUnique/>
        </w:docPartObj>
      </w:sdtPr>
      <w:sdtEndPr/>
      <w:sdtContent>
        <w:p w:rsidR="00E6744E" w:rsidRPr="00560143" w:rsidRDefault="00934F22" w:rsidP="00E6744E">
          <w:pPr>
            <w:spacing w:after="60"/>
            <w:rPr>
              <w:b/>
            </w:rPr>
          </w:pPr>
          <w:r>
            <w:rPr>
              <w:noProof/>
              <w:lang w:bidi="ne-NP"/>
            </w:rPr>
            <mc:AlternateContent>
              <mc:Choice Requires="wps">
                <w:drawing>
                  <wp:anchor distT="0" distB="0" distL="114300" distR="114300" simplePos="0" relativeHeight="251664384" behindDoc="0" locked="0" layoutInCell="1" allowOverlap="1" wp14:anchorId="2450E7EA" wp14:editId="4EDDB5A1">
                    <wp:simplePos x="0" y="0"/>
                    <wp:positionH relativeFrom="margin">
                      <wp:posOffset>-557530</wp:posOffset>
                    </wp:positionH>
                    <wp:positionV relativeFrom="paragraph">
                      <wp:posOffset>4283710</wp:posOffset>
                    </wp:positionV>
                    <wp:extent cx="6096000" cy="342900"/>
                    <wp:effectExtent l="0" t="0" r="0" b="0"/>
                    <wp:wrapNone/>
                    <wp:docPr id="6" name="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0" cy="3429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16DC" w:rsidRPr="0097261B" w:rsidRDefault="00EA16DC" w:rsidP="008D7EDD">
                                <w:pPr>
                                  <w:autoSpaceDE w:val="0"/>
                                  <w:autoSpaceDN w:val="0"/>
                                  <w:adjustRightInd w:val="0"/>
                                  <w:rPr>
                                    <w:rFonts w:ascii="Arial" w:hAnsi="Arial" w:cs="Arial"/>
                                    <w:b/>
                                    <w:bCs/>
                                    <w:sz w:val="34"/>
                                    <w:szCs w:val="34"/>
                                  </w:rPr>
                                </w:pPr>
                                <w:r>
                                  <w:rPr>
                                    <w:rFonts w:ascii="Arial" w:hAnsi="Arial" w:cs="Arial"/>
                                    <w:b/>
                                    <w:bCs/>
                                    <w:sz w:val="34"/>
                                    <w:szCs w:val="34"/>
                                  </w:rPr>
                                  <w:t xml:space="preserve">Geovisualizing concepts in texts </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450E7EA" id="Rectangle 6" o:spid="_x0000_s1026" style="position:absolute;left:0;text-align:left;margin-left:-43.9pt;margin-top:337.3pt;width:480pt;height:27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" filled="f" fillcolor="#bbe0e3" stroked="f">
                    <v:textbox inset="0,0,0,0">
                      <w:txbxContent>
                        <w:p w:rsidR="00EA16DC" w:rsidRPr="0097261B" w:rsidRDefault="00EA16DC" w:rsidP="008D7EDD">
                          <w:pPr>
                            <w:autoSpaceDE w:val="0"/>
                            <w:autoSpaceDN w:val="0"/>
                            <w:adjustRightInd w:val="0"/>
                            <w:rPr>
                              <w:rFonts w:ascii="Arial" w:hAnsi="Arial" w:cs="Arial"/>
                              <w:b/>
                              <w:bCs/>
                              <w:sz w:val="34"/>
                              <w:szCs w:val="34"/>
                            </w:rPr>
                          </w:pPr>
                          <w:r>
                            <w:rPr>
                              <w:rFonts w:ascii="Arial" w:hAnsi="Arial" w:cs="Arial"/>
                              <w:b/>
                              <w:bCs/>
                              <w:sz w:val="34"/>
                              <w:szCs w:val="34"/>
                            </w:rPr>
                            <w:t xml:space="preserve">Geovisualizing concepts in texts </w:t>
                          </w:r>
                        </w:p>
                      </w:txbxContent>
                    </v:textbox>
                    <w10:wrap anchorx="margin"/>
                  </v:rect>
                </w:pict>
              </mc:Fallback>
            </mc:AlternateContent>
          </w:r>
          <w:r>
            <w:rPr>
              <w:noProof/>
              <w:lang w:bidi="ne-NP"/>
            </w:rPr>
            <mc:AlternateContent>
              <mc:Choice Requires="wps">
                <w:drawing>
                  <wp:anchor distT="0" distB="0" distL="114300" distR="114300" simplePos="0" relativeHeight="251659264" behindDoc="0" locked="0" layoutInCell="1" allowOverlap="1">
                    <wp:simplePos x="0" y="0"/>
                    <wp:positionH relativeFrom="margin">
                      <wp:posOffset>-567055</wp:posOffset>
                    </wp:positionH>
                    <wp:positionV relativeFrom="paragraph">
                      <wp:posOffset>3997961</wp:posOffset>
                    </wp:positionV>
                    <wp:extent cx="6096000" cy="342900"/>
                    <wp:effectExtent l="0" t="0" r="0" b="0"/>
                    <wp:wrapNone/>
                    <wp:docPr id="4"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096000" cy="34290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16DC" w:rsidRPr="0097261B" w:rsidRDefault="00EA16DC" w:rsidP="008D7EDD">
                                <w:pPr>
                                  <w:autoSpaceDE w:val="0"/>
                                  <w:autoSpaceDN w:val="0"/>
                                  <w:adjustRightInd w:val="0"/>
                                  <w:rPr>
                                    <w:rFonts w:ascii="Arial" w:hAnsi="Arial" w:cs="Arial"/>
                                    <w:b/>
                                    <w:bCs/>
                                    <w:sz w:val="34"/>
                                    <w:szCs w:val="34"/>
                                  </w:rPr>
                                </w:pPr>
                                <w:r>
                                  <w:rPr>
                                    <w:rFonts w:ascii="Arial" w:hAnsi="Arial" w:cs="Arial"/>
                                    <w:b/>
                                    <w:bCs/>
                                    <w:sz w:val="34"/>
                                    <w:szCs w:val="34"/>
                                  </w:rPr>
                                  <w:t>Transforming texts to maps:</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4" o:spid="_x0000_s1027" style="position:absolute;left:0;text-align:left;margin-left:-44.65pt;margin-top:314.8pt;width:480pt;height:27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" filled="f" fillcolor="#bbe0e3" stroked="f">
                    <v:textbox inset="0,0,0,0">
                      <w:txbxContent>
                        <w:p w:rsidR="00EA16DC" w:rsidRPr="0097261B" w:rsidRDefault="00EA16DC" w:rsidP="008D7EDD">
                          <w:pPr>
                            <w:autoSpaceDE w:val="0"/>
                            <w:autoSpaceDN w:val="0"/>
                            <w:adjustRightInd w:val="0"/>
                            <w:rPr>
                              <w:rFonts w:ascii="Arial" w:hAnsi="Arial" w:cs="Arial"/>
                              <w:b/>
                              <w:bCs/>
                              <w:sz w:val="34"/>
                              <w:szCs w:val="34"/>
                            </w:rPr>
                          </w:pPr>
                          <w:r>
                            <w:rPr>
                              <w:rFonts w:ascii="Arial" w:hAnsi="Arial" w:cs="Arial"/>
                              <w:b/>
                              <w:bCs/>
                              <w:sz w:val="34"/>
                              <w:szCs w:val="34"/>
                            </w:rPr>
                            <w:t>Transforming texts to maps:</w:t>
                          </w:r>
                        </w:p>
                      </w:txbxContent>
                    </v:textbox>
                    <w10:wrap anchorx="margin"/>
                  </v:rect>
                </w:pict>
              </mc:Fallback>
            </mc:AlternateContent>
          </w:r>
          <w:r w:rsidR="00E6744E">
            <w:rPr>
              <w:noProof/>
              <w:lang w:bidi="ne-NP"/>
            </w:rPr>
            <mc:AlternateContent>
              <mc:Choice Requires="wps">
                <w:drawing>
                  <wp:anchor distT="0" distB="0" distL="114300" distR="114300" simplePos="0" relativeHeight="251661312" behindDoc="0" locked="0" layoutInCell="1" allowOverlap="1">
                    <wp:simplePos x="0" y="0"/>
                    <wp:positionH relativeFrom="column">
                      <wp:posOffset>-609600</wp:posOffset>
                    </wp:positionH>
                    <wp:positionV relativeFrom="paragraph">
                      <wp:posOffset>5135245</wp:posOffset>
                    </wp:positionV>
                    <wp:extent cx="4603750" cy="452120"/>
                    <wp:effectExtent l="0" t="0" r="0" b="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603750" cy="452120"/>
                            </a:xfrm>
                            <a:prstGeom prst="rect">
                              <a:avLst/>
                            </a:prstGeom>
                            <a:noFill/>
                            <a:ln>
                              <a:noFill/>
                            </a:ln>
                            <a:extLst>
                              <a:ext uri="{909E8E84-426E-40DD-AFC4-6F175D3DCCD1}">
                                <a14:hiddenFill xmlns:a14="http://schemas.microsoft.com/office/drawing/2010/main">
                                  <a:solidFill>
                                    <a:srgbClr val="BBE0E3"/>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A16DC" w:rsidRPr="00CF347B" w:rsidRDefault="00EA16DC" w:rsidP="00E6744E">
                                <w:pPr>
                                  <w:autoSpaceDE w:val="0"/>
                                  <w:autoSpaceDN w:val="0"/>
                                  <w:adjustRightInd w:val="0"/>
                                  <w:rPr>
                                    <w:rFonts w:ascii="Arial" w:hAnsi="Arial" w:cs="Arial"/>
                                    <w:sz w:val="30"/>
                                    <w:szCs w:val="30"/>
                                  </w:rPr>
                                </w:pPr>
                                <w:r>
                                  <w:rPr>
                                    <w:rFonts w:ascii="Arial" w:hAnsi="Arial" w:cs="Arial"/>
                                    <w:sz w:val="30"/>
                                    <w:szCs w:val="30"/>
                                  </w:rPr>
                                  <w:t>Mahesh Thapa</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rect id="Rectangle 3" o:spid="_x0000_s1028" style="position:absolute;left:0;text-align:left;margin-left:-48pt;margin-top:404.35pt;width:362.5pt;height:35.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" filled="f" fillcolor="#bbe0e3" stroked="f">
                    <v:textbox inset="0,0,0,0">
                      <w:txbxContent>
                        <w:p w:rsidR="00EA16DC" w:rsidRPr="00CF347B" w:rsidRDefault="00EA16DC" w:rsidP="00E6744E">
                          <w:pPr>
                            <w:autoSpaceDE w:val="0"/>
                            <w:autoSpaceDN w:val="0"/>
                            <w:adjustRightInd w:val="0"/>
                            <w:rPr>
                              <w:rFonts w:ascii="Arial" w:hAnsi="Arial" w:cs="Arial"/>
                              <w:sz w:val="30"/>
                              <w:szCs w:val="30"/>
                            </w:rPr>
                          </w:pPr>
                          <w:r>
                            <w:rPr>
                              <w:rFonts w:ascii="Arial" w:hAnsi="Arial" w:cs="Arial"/>
                              <w:sz w:val="30"/>
                              <w:szCs w:val="30"/>
                            </w:rPr>
                            <w:t>Mahesh Thapa</w:t>
                          </w:r>
                        </w:p>
                      </w:txbxContent>
                    </v:textbox>
                  </v:rect>
                </w:pict>
              </mc:Fallback>
            </mc:AlternateContent>
          </w:r>
          <w:r w:rsidR="00E6744E">
            <w:rPr>
              <w:noProof/>
              <w:lang w:bidi="ne-NP"/>
            </w:rPr>
            <w:drawing>
              <wp:anchor distT="0" distB="0" distL="114300" distR="114300" simplePos="0" relativeHeight="251662336" behindDoc="1" locked="0" layoutInCell="1" allowOverlap="1">
                <wp:simplePos x="0" y="0"/>
                <wp:positionH relativeFrom="column">
                  <wp:posOffset>-1241425</wp:posOffset>
                </wp:positionH>
                <wp:positionV relativeFrom="page">
                  <wp:posOffset>0</wp:posOffset>
                </wp:positionV>
                <wp:extent cx="7543800" cy="10693400"/>
                <wp:effectExtent l="0" t="0" r="0" b="0"/>
                <wp:wrapNone/>
                <wp:docPr id="2" name="Picture 2" descr="cover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over0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7543800" cy="10693400"/>
                        </a:xfrm>
                        <a:prstGeom prst="rect">
                          <a:avLst/>
                        </a:prstGeom>
                        <a:noFill/>
                        <a:ln>
                          <a:noFill/>
                        </a:ln>
                      </pic:spPr>
                    </pic:pic>
                  </a:graphicData>
                </a:graphic>
                <wp14:sizeRelH relativeFrom="page">
                  <wp14:pctWidth>0</wp14:pctWidth>
                </wp14:sizeRelH>
                <wp14:sizeRelV relativeFrom="page">
                  <wp14:pctHeight>0</wp14:pctHeight>
                </wp14:sizeRelV>
              </wp:anchor>
            </w:drawing>
          </w:r>
          <w:r w:rsidR="00E6744E" w:rsidRPr="00560143">
            <w:rPr>
              <w:b/>
            </w:rPr>
            <w:br w:type="page"/>
          </w:r>
        </w:p>
        <w:p w:rsidR="008D7EDD" w:rsidRPr="0097261B" w:rsidRDefault="00934F22" w:rsidP="008D7EDD">
          <w:pPr>
            <w:autoSpaceDE w:val="0"/>
            <w:autoSpaceDN w:val="0"/>
            <w:adjustRightInd w:val="0"/>
            <w:jc w:val="center"/>
            <w:rPr>
              <w:rFonts w:ascii="Arial" w:hAnsi="Arial" w:cs="Arial"/>
              <w:b/>
              <w:bCs/>
              <w:sz w:val="34"/>
              <w:szCs w:val="34"/>
            </w:rPr>
          </w:pPr>
          <w:r>
            <w:rPr>
              <w:rFonts w:ascii="Arial" w:hAnsi="Arial" w:cs="Arial"/>
              <w:b/>
              <w:bCs/>
              <w:sz w:val="34"/>
              <w:szCs w:val="34"/>
            </w:rPr>
            <w:lastRenderedPageBreak/>
            <w:t xml:space="preserve">Transforming Texts to Maps: Geovisualizing </w:t>
          </w:r>
          <w:r w:rsidR="00144386">
            <w:rPr>
              <w:rFonts w:ascii="Arial" w:hAnsi="Arial" w:cs="Arial"/>
              <w:b/>
              <w:bCs/>
              <w:sz w:val="34"/>
              <w:szCs w:val="34"/>
            </w:rPr>
            <w:t>concepts in texts</w:t>
          </w:r>
        </w:p>
        <w:p w:rsidR="00175202" w:rsidRPr="00175202" w:rsidRDefault="00175202" w:rsidP="00175202">
          <w:pPr>
            <w:widowControl w:val="0"/>
            <w:spacing w:before="0" w:line="240" w:lineRule="auto"/>
            <w:jc w:val="left"/>
            <w:rPr>
              <w:rFonts w:eastAsia="Times New Roman" w:cs="Times New Roman"/>
              <w:b/>
              <w:bCs/>
              <w:sz w:val="28"/>
              <w:szCs w:val="28"/>
            </w:rPr>
          </w:pPr>
        </w:p>
        <w:p w:rsidR="00175202" w:rsidRPr="00175202" w:rsidRDefault="00175202" w:rsidP="00175202">
          <w:pPr>
            <w:widowControl w:val="0"/>
            <w:spacing w:before="0" w:line="240" w:lineRule="auto"/>
            <w:jc w:val="left"/>
            <w:rPr>
              <w:rFonts w:eastAsia="Times New Roman" w:cs="Times New Roman"/>
              <w:b/>
              <w:bCs/>
              <w:sz w:val="28"/>
              <w:szCs w:val="28"/>
            </w:rPr>
          </w:pPr>
        </w:p>
        <w:p w:rsidR="00175202" w:rsidRPr="00175202" w:rsidRDefault="00175202" w:rsidP="00175202">
          <w:pPr>
            <w:widowControl w:val="0"/>
            <w:spacing w:before="1" w:line="240" w:lineRule="auto"/>
            <w:jc w:val="left"/>
            <w:rPr>
              <w:rFonts w:eastAsia="Times New Roman" w:cs="Times New Roman"/>
              <w:b/>
              <w:bCs/>
              <w:sz w:val="26"/>
              <w:szCs w:val="26"/>
            </w:rPr>
          </w:pPr>
        </w:p>
        <w:p w:rsidR="00175202" w:rsidRPr="00175202" w:rsidRDefault="00175202" w:rsidP="00985FB1">
          <w:pPr>
            <w:widowControl w:val="0"/>
            <w:spacing w:before="0" w:line="240" w:lineRule="auto"/>
            <w:ind w:right="44"/>
            <w:jc w:val="center"/>
            <w:rPr>
              <w:rFonts w:eastAsia="Times New Roman" w:cs="Times New Roman"/>
              <w:sz w:val="28"/>
              <w:szCs w:val="28"/>
            </w:rPr>
          </w:pPr>
          <w:r w:rsidRPr="00175202">
            <w:rPr>
              <w:rFonts w:eastAsia="Calibri" w:hAnsi="Calibri" w:cs="Mangal"/>
              <w:spacing w:val="-1"/>
              <w:sz w:val="28"/>
            </w:rPr>
            <w:t>Dissertation</w:t>
          </w:r>
          <w:r w:rsidRPr="00175202">
            <w:rPr>
              <w:rFonts w:eastAsia="Calibri" w:hAnsi="Calibri" w:cs="Mangal"/>
              <w:spacing w:val="1"/>
              <w:sz w:val="28"/>
            </w:rPr>
            <w:t xml:space="preserve"> </w:t>
          </w:r>
          <w:r w:rsidRPr="00175202">
            <w:rPr>
              <w:rFonts w:eastAsia="Calibri" w:hAnsi="Calibri" w:cs="Mangal"/>
              <w:spacing w:val="-1"/>
              <w:sz w:val="28"/>
            </w:rPr>
            <w:t>Supervised</w:t>
          </w:r>
          <w:r w:rsidRPr="00175202">
            <w:rPr>
              <w:rFonts w:eastAsia="Calibri" w:hAnsi="Calibri" w:cs="Mangal"/>
              <w:spacing w:val="1"/>
              <w:sz w:val="28"/>
            </w:rPr>
            <w:t xml:space="preserve"> </w:t>
          </w:r>
          <w:r w:rsidRPr="00175202">
            <w:rPr>
              <w:rFonts w:eastAsia="Calibri" w:hAnsi="Calibri" w:cs="Mangal"/>
              <w:sz w:val="28"/>
            </w:rPr>
            <w:t>by</w:t>
          </w:r>
        </w:p>
        <w:p w:rsidR="00175202" w:rsidRPr="00175202" w:rsidRDefault="00175202" w:rsidP="00175202">
          <w:pPr>
            <w:widowControl w:val="0"/>
            <w:spacing w:before="9" w:line="240" w:lineRule="auto"/>
            <w:jc w:val="left"/>
            <w:rPr>
              <w:rFonts w:eastAsia="Times New Roman" w:cs="Times New Roman"/>
              <w:sz w:val="31"/>
              <w:szCs w:val="31"/>
            </w:rPr>
          </w:pPr>
        </w:p>
        <w:p w:rsidR="00175202" w:rsidRPr="00175202" w:rsidRDefault="00985FB1" w:rsidP="00564271">
          <w:pPr>
            <w:spacing w:before="0"/>
            <w:jc w:val="center"/>
            <w:rPr>
              <w:rFonts w:eastAsia="Times New Roman" w:cs="Times New Roman"/>
              <w:sz w:val="28"/>
              <w:szCs w:val="28"/>
            </w:rPr>
          </w:pPr>
          <w:r w:rsidRPr="00985FB1">
            <w:rPr>
              <w:rFonts w:eastAsia="Cambria" w:cs="Mangal"/>
              <w:b/>
              <w:bCs/>
              <w:spacing w:val="-1"/>
              <w:sz w:val="28"/>
              <w:szCs w:val="28"/>
            </w:rPr>
            <w:t>Francisco Ramos</w:t>
          </w:r>
          <w:r w:rsidR="00175202" w:rsidRPr="00175202">
            <w:rPr>
              <w:rFonts w:eastAsia="Cambria" w:cs="Mangal"/>
              <w:b/>
              <w:bCs/>
              <w:spacing w:val="-1"/>
              <w:sz w:val="28"/>
              <w:szCs w:val="28"/>
            </w:rPr>
            <w:t>,</w:t>
          </w:r>
          <w:r w:rsidR="00175202" w:rsidRPr="00175202">
            <w:rPr>
              <w:rFonts w:eastAsia="Cambria" w:cs="Mangal"/>
              <w:b/>
              <w:bCs/>
              <w:spacing w:val="-3"/>
              <w:sz w:val="28"/>
              <w:szCs w:val="28"/>
            </w:rPr>
            <w:t xml:space="preserve"> </w:t>
          </w:r>
          <w:r w:rsidR="00175202" w:rsidRPr="00175202">
            <w:rPr>
              <w:rFonts w:eastAsia="Cambria" w:cs="Mangal"/>
              <w:b/>
              <w:bCs/>
              <w:spacing w:val="-1"/>
              <w:sz w:val="28"/>
              <w:szCs w:val="28"/>
            </w:rPr>
            <w:t>PhD</w:t>
          </w:r>
        </w:p>
        <w:p w:rsidR="00F62851" w:rsidRDefault="00F62851" w:rsidP="00660108">
          <w:pPr>
            <w:widowControl w:val="0"/>
            <w:spacing w:before="0"/>
            <w:jc w:val="center"/>
            <w:rPr>
              <w:rFonts w:eastAsia="Calibri" w:cs="Mangal"/>
              <w:spacing w:val="-1"/>
              <w:sz w:val="28"/>
            </w:rPr>
          </w:pPr>
          <w:r>
            <w:rPr>
              <w:rFonts w:eastAsia="Calibri" w:cs="Mangal"/>
              <w:spacing w:val="-1"/>
              <w:sz w:val="28"/>
            </w:rPr>
            <w:t>Associate Professor</w:t>
          </w:r>
        </w:p>
        <w:p w:rsidR="00F62851" w:rsidRDefault="00F62851" w:rsidP="00660108">
          <w:pPr>
            <w:widowControl w:val="0"/>
            <w:spacing w:before="0"/>
            <w:jc w:val="center"/>
            <w:rPr>
              <w:rFonts w:eastAsia="Calibri" w:cs="Mangal"/>
              <w:spacing w:val="-1"/>
              <w:sz w:val="28"/>
            </w:rPr>
          </w:pPr>
          <w:r>
            <w:rPr>
              <w:rFonts w:eastAsia="Calibri" w:cs="Mangal"/>
              <w:spacing w:val="-1"/>
              <w:sz w:val="28"/>
            </w:rPr>
            <w:t>Department of Computer Languages and Systems</w:t>
          </w:r>
        </w:p>
        <w:p w:rsidR="00985FB1" w:rsidRPr="00985FB1" w:rsidRDefault="00F62851" w:rsidP="00660108">
          <w:pPr>
            <w:widowControl w:val="0"/>
            <w:spacing w:before="0"/>
            <w:jc w:val="center"/>
            <w:rPr>
              <w:rFonts w:eastAsia="Calibri" w:cs="Mangal"/>
              <w:spacing w:val="-1"/>
              <w:sz w:val="28"/>
            </w:rPr>
          </w:pPr>
          <w:r>
            <w:rPr>
              <w:rFonts w:eastAsia="Calibri" w:cs="Mangal"/>
              <w:spacing w:val="-1"/>
              <w:sz w:val="28"/>
            </w:rPr>
            <w:t xml:space="preserve">University </w:t>
          </w:r>
          <w:r w:rsidR="00985FB1" w:rsidRPr="00985FB1">
            <w:rPr>
              <w:rFonts w:eastAsia="Calibri" w:cs="Mangal"/>
              <w:spacing w:val="-1"/>
              <w:sz w:val="28"/>
            </w:rPr>
            <w:t>Jaume I,</w:t>
          </w:r>
        </w:p>
        <w:p w:rsidR="00175202" w:rsidRPr="00175202" w:rsidRDefault="00985FB1" w:rsidP="00660108">
          <w:pPr>
            <w:widowControl w:val="0"/>
            <w:spacing w:before="0"/>
            <w:jc w:val="center"/>
            <w:rPr>
              <w:rFonts w:eastAsia="Times New Roman" w:cs="Times New Roman"/>
              <w:sz w:val="28"/>
              <w:szCs w:val="28"/>
            </w:rPr>
          </w:pPr>
          <w:r w:rsidRPr="00985FB1">
            <w:rPr>
              <w:rFonts w:eastAsia="Calibri" w:cs="Mangal"/>
              <w:spacing w:val="-1"/>
              <w:sz w:val="28"/>
            </w:rPr>
            <w:t>Castellón, Spain</w:t>
          </w:r>
        </w:p>
        <w:p w:rsidR="00175202" w:rsidRDefault="00175202" w:rsidP="00175202">
          <w:pPr>
            <w:widowControl w:val="0"/>
            <w:spacing w:before="5" w:line="240" w:lineRule="auto"/>
            <w:jc w:val="left"/>
            <w:rPr>
              <w:rFonts w:eastAsia="Times New Roman" w:cs="Times New Roman"/>
              <w:sz w:val="32"/>
              <w:szCs w:val="32"/>
            </w:rPr>
          </w:pPr>
        </w:p>
        <w:p w:rsidR="00985FB1" w:rsidRPr="00175202" w:rsidRDefault="00985FB1" w:rsidP="00175202">
          <w:pPr>
            <w:widowControl w:val="0"/>
            <w:spacing w:before="5" w:line="240" w:lineRule="auto"/>
            <w:jc w:val="left"/>
            <w:rPr>
              <w:rFonts w:eastAsia="Times New Roman" w:cs="Times New Roman"/>
              <w:sz w:val="32"/>
              <w:szCs w:val="32"/>
            </w:rPr>
          </w:pPr>
        </w:p>
        <w:p w:rsidR="00175202" w:rsidRPr="00175202" w:rsidRDefault="00175202" w:rsidP="00985FB1">
          <w:pPr>
            <w:widowControl w:val="0"/>
            <w:spacing w:before="0" w:line="240" w:lineRule="auto"/>
            <w:ind w:left="90" w:right="44"/>
            <w:jc w:val="center"/>
            <w:rPr>
              <w:rFonts w:eastAsia="Times New Roman" w:cs="Times New Roman"/>
              <w:sz w:val="28"/>
              <w:szCs w:val="28"/>
            </w:rPr>
          </w:pPr>
          <w:r w:rsidRPr="00175202">
            <w:rPr>
              <w:rFonts w:eastAsia="Calibri" w:hAnsi="Calibri" w:cs="Mangal"/>
              <w:spacing w:val="-1"/>
              <w:sz w:val="28"/>
            </w:rPr>
            <w:t>Dissertation</w:t>
          </w:r>
          <w:r w:rsidRPr="00175202">
            <w:rPr>
              <w:rFonts w:eastAsia="Calibri" w:hAnsi="Calibri" w:cs="Mangal"/>
              <w:spacing w:val="1"/>
              <w:sz w:val="28"/>
            </w:rPr>
            <w:t xml:space="preserve"> </w:t>
          </w:r>
          <w:r w:rsidR="00F62851">
            <w:rPr>
              <w:rFonts w:eastAsia="Calibri" w:hAnsi="Calibri" w:cs="Mangal"/>
              <w:spacing w:val="-2"/>
              <w:sz w:val="28"/>
            </w:rPr>
            <w:t>c</w:t>
          </w:r>
          <w:r w:rsidRPr="00175202">
            <w:rPr>
              <w:rFonts w:eastAsia="Calibri" w:hAnsi="Calibri" w:cs="Mangal"/>
              <w:spacing w:val="-2"/>
              <w:sz w:val="28"/>
            </w:rPr>
            <w:t>o-supervised</w:t>
          </w:r>
          <w:r w:rsidRPr="00175202">
            <w:rPr>
              <w:rFonts w:eastAsia="Calibri" w:hAnsi="Calibri" w:cs="Mangal"/>
              <w:spacing w:val="1"/>
              <w:sz w:val="28"/>
            </w:rPr>
            <w:t xml:space="preserve"> </w:t>
          </w:r>
          <w:r w:rsidRPr="00175202">
            <w:rPr>
              <w:rFonts w:eastAsia="Calibri" w:hAnsi="Calibri" w:cs="Mangal"/>
              <w:sz w:val="28"/>
            </w:rPr>
            <w:t>by</w:t>
          </w:r>
        </w:p>
        <w:p w:rsidR="00175202" w:rsidRPr="00175202" w:rsidRDefault="00175202" w:rsidP="00985FB1">
          <w:pPr>
            <w:widowControl w:val="0"/>
            <w:spacing w:before="8" w:line="240" w:lineRule="auto"/>
            <w:ind w:left="90" w:right="44"/>
            <w:jc w:val="left"/>
            <w:rPr>
              <w:rFonts w:eastAsia="Times New Roman" w:cs="Times New Roman"/>
              <w:sz w:val="31"/>
              <w:szCs w:val="31"/>
            </w:rPr>
          </w:pPr>
        </w:p>
        <w:p w:rsidR="00660108" w:rsidRDefault="001D43E0" w:rsidP="00564271">
          <w:pPr>
            <w:spacing w:before="0"/>
            <w:jc w:val="center"/>
            <w:rPr>
              <w:rFonts w:eastAsia="Cambria" w:hAnsi="Cambria" w:cs="Mangal"/>
              <w:b/>
              <w:bCs/>
              <w:sz w:val="28"/>
              <w:szCs w:val="28"/>
            </w:rPr>
          </w:pPr>
          <w:r>
            <w:rPr>
              <w:rFonts w:eastAsia="Cambria" w:hAnsi="Cambria" w:cs="Mangal"/>
              <w:b/>
              <w:bCs/>
              <w:sz w:val="28"/>
              <w:szCs w:val="28"/>
            </w:rPr>
            <w:t>Oscar Belmonte Fer</w:t>
          </w:r>
          <w:r w:rsidR="00EC2859">
            <w:rPr>
              <w:rFonts w:eastAsia="Cambria" w:hAnsi="Cambria" w:cs="Mangal"/>
              <w:b/>
              <w:bCs/>
              <w:sz w:val="28"/>
              <w:szCs w:val="28"/>
            </w:rPr>
            <w:t>n</w:t>
          </w:r>
          <w:r>
            <w:rPr>
              <w:rFonts w:eastAsia="Cambria" w:hAnsi="Cambria" w:cs="Mangal"/>
              <w:b/>
              <w:bCs/>
              <w:sz w:val="28"/>
              <w:szCs w:val="28"/>
            </w:rPr>
            <w:t>á</w:t>
          </w:r>
          <w:r>
            <w:rPr>
              <w:rFonts w:eastAsia="Cambria" w:hAnsi="Cambria" w:cs="Mangal"/>
              <w:b/>
              <w:bCs/>
              <w:sz w:val="28"/>
              <w:szCs w:val="28"/>
            </w:rPr>
            <w:t>ndez, PhD</w:t>
          </w:r>
        </w:p>
        <w:p w:rsidR="00F62851" w:rsidRDefault="00F62851" w:rsidP="00564271">
          <w:pPr>
            <w:spacing w:before="0"/>
            <w:jc w:val="center"/>
            <w:rPr>
              <w:rFonts w:eastAsia="Cambria" w:hAnsi="Cambria" w:cs="Mangal"/>
              <w:b/>
              <w:bCs/>
              <w:sz w:val="28"/>
              <w:szCs w:val="28"/>
            </w:rPr>
          </w:pPr>
          <w:r>
            <w:rPr>
              <w:rFonts w:eastAsia="Calibri" w:cs="Mangal"/>
              <w:spacing w:val="-1"/>
              <w:sz w:val="28"/>
            </w:rPr>
            <w:t xml:space="preserve">Associate </w:t>
          </w:r>
          <w:r w:rsidRPr="00175202">
            <w:rPr>
              <w:rFonts w:eastAsia="Calibri" w:cs="Mangal"/>
              <w:spacing w:val="-1"/>
              <w:sz w:val="28"/>
            </w:rPr>
            <w:t>Professor</w:t>
          </w:r>
        </w:p>
        <w:p w:rsidR="00F62851" w:rsidRDefault="00F62851" w:rsidP="00F62851">
          <w:pPr>
            <w:widowControl w:val="0"/>
            <w:spacing w:before="0"/>
            <w:jc w:val="center"/>
            <w:rPr>
              <w:rFonts w:eastAsia="Calibri" w:cs="Mangal"/>
              <w:spacing w:val="-1"/>
              <w:sz w:val="28"/>
            </w:rPr>
          </w:pPr>
          <w:r>
            <w:rPr>
              <w:rFonts w:eastAsia="Calibri" w:cs="Mangal"/>
              <w:spacing w:val="-1"/>
              <w:sz w:val="28"/>
            </w:rPr>
            <w:t>Department of Computer Languages and Systems</w:t>
          </w:r>
        </w:p>
        <w:p w:rsidR="00660108" w:rsidRDefault="001D43E0" w:rsidP="00660108">
          <w:pPr>
            <w:widowControl w:val="0"/>
            <w:spacing w:before="0"/>
            <w:ind w:right="44"/>
            <w:jc w:val="center"/>
            <w:rPr>
              <w:rFonts w:eastAsia="Calibri" w:cs="Mangal"/>
              <w:spacing w:val="33"/>
              <w:sz w:val="28"/>
            </w:rPr>
          </w:pPr>
          <w:r>
            <w:rPr>
              <w:rFonts w:eastAsia="Calibri" w:cs="Mangal"/>
              <w:spacing w:val="-2"/>
              <w:sz w:val="28"/>
            </w:rPr>
            <w:t>U</w:t>
          </w:r>
          <w:r w:rsidR="00F62851">
            <w:rPr>
              <w:rFonts w:eastAsia="Calibri" w:cs="Mangal"/>
              <w:spacing w:val="-2"/>
              <w:sz w:val="28"/>
            </w:rPr>
            <w:t>niversity</w:t>
          </w:r>
          <w:r>
            <w:rPr>
              <w:rFonts w:eastAsia="Calibri" w:cs="Mangal"/>
              <w:spacing w:val="-2"/>
              <w:sz w:val="28"/>
            </w:rPr>
            <w:t xml:space="preserve"> Jaume I</w:t>
          </w:r>
          <w:r w:rsidR="00660108" w:rsidRPr="00175202">
            <w:rPr>
              <w:rFonts w:eastAsia="Calibri" w:cs="Mangal"/>
              <w:spacing w:val="33"/>
              <w:sz w:val="28"/>
            </w:rPr>
            <w:t xml:space="preserve"> </w:t>
          </w:r>
        </w:p>
        <w:p w:rsidR="00660108" w:rsidRPr="00175202" w:rsidRDefault="001D43E0" w:rsidP="00660108">
          <w:pPr>
            <w:widowControl w:val="0"/>
            <w:spacing w:before="0"/>
            <w:ind w:right="44"/>
            <w:jc w:val="center"/>
            <w:rPr>
              <w:rFonts w:eastAsia="Times New Roman" w:cs="Times New Roman"/>
              <w:sz w:val="28"/>
              <w:szCs w:val="28"/>
            </w:rPr>
          </w:pPr>
          <w:r>
            <w:rPr>
              <w:rFonts w:eastAsia="Calibri" w:cs="Mangal"/>
              <w:spacing w:val="-1"/>
              <w:sz w:val="28"/>
            </w:rPr>
            <w:t>Castellón, Spain</w:t>
          </w:r>
        </w:p>
        <w:p w:rsidR="00660108" w:rsidRPr="00A12A7B" w:rsidRDefault="00660108" w:rsidP="00BC5038">
          <w:pPr>
            <w:rPr>
              <w:rFonts w:eastAsia="Cambria" w:hAnsi="Cambria" w:cs="Mangal"/>
              <w:b/>
              <w:bCs/>
              <w:spacing w:val="-1"/>
              <w:sz w:val="28"/>
              <w:szCs w:val="28"/>
            </w:rPr>
          </w:pPr>
        </w:p>
        <w:p w:rsidR="00175202" w:rsidRPr="00A12A7B" w:rsidRDefault="001D43E0" w:rsidP="00564271">
          <w:pPr>
            <w:spacing w:before="0"/>
            <w:jc w:val="center"/>
            <w:rPr>
              <w:rFonts w:eastAsia="Times New Roman" w:cs="Times New Roman"/>
              <w:sz w:val="28"/>
              <w:szCs w:val="28"/>
            </w:rPr>
          </w:pPr>
          <w:r>
            <w:rPr>
              <w:rFonts w:eastAsia="Cambria" w:hAnsi="Cambria" w:cs="Mangal"/>
              <w:b/>
              <w:bCs/>
              <w:spacing w:val="-1"/>
              <w:sz w:val="28"/>
              <w:szCs w:val="28"/>
            </w:rPr>
            <w:t>Roberto Henriques</w:t>
          </w:r>
          <w:r w:rsidR="00E370F4">
            <w:rPr>
              <w:rFonts w:eastAsia="Cambria" w:hAnsi="Cambria" w:cs="Mangal"/>
              <w:b/>
              <w:bCs/>
              <w:spacing w:val="-1"/>
              <w:sz w:val="28"/>
              <w:szCs w:val="28"/>
            </w:rPr>
            <w:t>, PhD</w:t>
          </w:r>
        </w:p>
        <w:p w:rsidR="00E370F4" w:rsidRDefault="00EC2859" w:rsidP="00660108">
          <w:pPr>
            <w:widowControl w:val="0"/>
            <w:spacing w:before="0"/>
            <w:ind w:left="90" w:right="44"/>
            <w:jc w:val="center"/>
            <w:rPr>
              <w:rFonts w:eastAsia="Calibri" w:cs="Mangal"/>
              <w:spacing w:val="-1"/>
              <w:sz w:val="28"/>
              <w:lang w:val="es-ES"/>
            </w:rPr>
          </w:pPr>
          <w:r>
            <w:rPr>
              <w:rFonts w:eastAsia="Calibri" w:cs="Mangal"/>
              <w:spacing w:val="-1"/>
              <w:sz w:val="28"/>
              <w:lang w:val="es-ES"/>
            </w:rPr>
            <w:t>Assis</w:t>
          </w:r>
          <w:r w:rsidR="00660108" w:rsidRPr="00660108">
            <w:rPr>
              <w:rFonts w:eastAsia="Calibri" w:cs="Mangal"/>
              <w:spacing w:val="-1"/>
              <w:sz w:val="28"/>
              <w:lang w:val="es-ES"/>
            </w:rPr>
            <w:t>tant Professor</w:t>
          </w:r>
        </w:p>
        <w:p w:rsidR="00E370F4" w:rsidRDefault="00E370F4" w:rsidP="00660108">
          <w:pPr>
            <w:widowControl w:val="0"/>
            <w:spacing w:before="0"/>
            <w:ind w:left="90" w:right="44"/>
            <w:jc w:val="center"/>
            <w:rPr>
              <w:rFonts w:eastAsia="Calibri" w:cs="Mangal"/>
              <w:spacing w:val="-1"/>
              <w:sz w:val="28"/>
              <w:lang w:val="es-ES"/>
            </w:rPr>
          </w:pPr>
          <w:r>
            <w:rPr>
              <w:rFonts w:eastAsia="Calibri" w:cs="Mangal"/>
              <w:spacing w:val="-1"/>
              <w:sz w:val="28"/>
              <w:lang w:val="es-ES"/>
            </w:rPr>
            <w:t>NOVA Information Management School</w:t>
          </w:r>
        </w:p>
        <w:p w:rsidR="00985FB1" w:rsidRDefault="00B600A5" w:rsidP="00660108">
          <w:pPr>
            <w:widowControl w:val="0"/>
            <w:spacing w:before="0"/>
            <w:ind w:left="90" w:right="44"/>
            <w:jc w:val="center"/>
            <w:rPr>
              <w:rFonts w:eastAsia="Calibri" w:cs="Mangal"/>
              <w:spacing w:val="-1"/>
              <w:sz w:val="28"/>
              <w:lang w:val="es-ES"/>
            </w:rPr>
          </w:pPr>
          <w:r>
            <w:rPr>
              <w:rFonts w:eastAsia="Calibri" w:cs="Mangal"/>
              <w:spacing w:val="-1"/>
              <w:sz w:val="28"/>
              <w:lang w:val="es-ES"/>
            </w:rPr>
            <w:t>University of New Lisbon</w:t>
          </w:r>
        </w:p>
        <w:p w:rsidR="00175202" w:rsidRPr="00A12A7B" w:rsidRDefault="00175202" w:rsidP="00660108">
          <w:pPr>
            <w:widowControl w:val="0"/>
            <w:spacing w:before="0"/>
            <w:ind w:left="90" w:right="44"/>
            <w:jc w:val="center"/>
            <w:rPr>
              <w:rFonts w:eastAsia="Times New Roman" w:cs="Times New Roman"/>
              <w:sz w:val="28"/>
              <w:szCs w:val="28"/>
            </w:rPr>
          </w:pPr>
          <w:r w:rsidRPr="00A12A7B">
            <w:rPr>
              <w:rFonts w:eastAsia="Calibri" w:cs="Mangal"/>
              <w:spacing w:val="-2"/>
              <w:sz w:val="28"/>
            </w:rPr>
            <w:t>Lisbon,</w:t>
          </w:r>
          <w:r w:rsidRPr="00A12A7B">
            <w:rPr>
              <w:rFonts w:eastAsia="Calibri" w:cs="Mangal"/>
              <w:spacing w:val="-1"/>
              <w:sz w:val="28"/>
            </w:rPr>
            <w:t xml:space="preserve"> </w:t>
          </w:r>
          <w:r w:rsidRPr="00A12A7B">
            <w:rPr>
              <w:rFonts w:eastAsia="Calibri" w:cs="Mangal"/>
              <w:spacing w:val="-2"/>
              <w:sz w:val="28"/>
            </w:rPr>
            <w:t>Portugal</w:t>
          </w:r>
        </w:p>
        <w:p w:rsidR="00175202" w:rsidRDefault="00175202" w:rsidP="00985FB1">
          <w:pPr>
            <w:widowControl w:val="0"/>
            <w:spacing w:before="5" w:line="240" w:lineRule="auto"/>
            <w:ind w:left="90" w:right="44"/>
            <w:jc w:val="left"/>
            <w:rPr>
              <w:rFonts w:eastAsia="Times New Roman" w:cs="Times New Roman"/>
              <w:sz w:val="32"/>
              <w:szCs w:val="32"/>
            </w:rPr>
          </w:pPr>
        </w:p>
        <w:p w:rsidR="0007123D" w:rsidRDefault="0007123D" w:rsidP="00985FB1">
          <w:pPr>
            <w:widowControl w:val="0"/>
            <w:spacing w:before="5" w:line="240" w:lineRule="auto"/>
            <w:ind w:left="90" w:right="44"/>
            <w:jc w:val="left"/>
            <w:rPr>
              <w:rFonts w:eastAsia="Times New Roman" w:cs="Times New Roman"/>
              <w:sz w:val="32"/>
              <w:szCs w:val="32"/>
            </w:rPr>
          </w:pPr>
        </w:p>
        <w:p w:rsidR="00C428BF" w:rsidRDefault="00175202" w:rsidP="00564271">
          <w:pPr>
            <w:widowControl w:val="0"/>
            <w:spacing w:before="0" w:line="240" w:lineRule="auto"/>
            <w:ind w:left="90" w:right="44"/>
            <w:jc w:val="center"/>
            <w:sectPr w:rsidR="00C428BF" w:rsidSect="00C428BF">
              <w:footerReference w:type="default" r:id="rId9"/>
              <w:footerReference w:type="first" r:id="rId10"/>
              <w:pgSz w:w="11906" w:h="16838" w:code="9"/>
              <w:pgMar w:top="1699" w:right="1699" w:bottom="1699" w:left="1973" w:header="720" w:footer="720" w:gutter="0"/>
              <w:pgNumType w:fmt="lowerRoman" w:start="1"/>
              <w:cols w:space="720"/>
              <w:titlePg/>
              <w:docGrid w:linePitch="360"/>
            </w:sectPr>
          </w:pPr>
          <w:r w:rsidRPr="00175202">
            <w:rPr>
              <w:rFonts w:eastAsia="Calibri" w:hAnsi="Calibri" w:cs="Mangal"/>
              <w:spacing w:val="-1"/>
              <w:sz w:val="28"/>
            </w:rPr>
            <w:t>February</w:t>
          </w:r>
          <w:r w:rsidRPr="00175202">
            <w:rPr>
              <w:rFonts w:eastAsia="Calibri" w:hAnsi="Calibri" w:cs="Mangal"/>
              <w:spacing w:val="-4"/>
              <w:sz w:val="28"/>
            </w:rPr>
            <w:t xml:space="preserve"> </w:t>
          </w:r>
          <w:r w:rsidRPr="00175202">
            <w:rPr>
              <w:rFonts w:eastAsia="Calibri" w:hAnsi="Calibri" w:cs="Mangal"/>
              <w:sz w:val="28"/>
            </w:rPr>
            <w:t>2017</w:t>
          </w:r>
          <w:r w:rsidR="00E6744E" w:rsidRPr="00560143">
            <w:br w:type="page"/>
          </w:r>
        </w:p>
        <w:p w:rsidR="00E6744E" w:rsidRPr="00800299" w:rsidRDefault="00C428BF" w:rsidP="008B4EE2">
          <w:pPr>
            <w:pStyle w:val="Heading"/>
            <w:outlineLvl w:val="0"/>
          </w:pPr>
          <w:bookmarkStart w:id="0" w:name="_Toc504695382"/>
          <w:r w:rsidRPr="008B4EE2">
            <w:rPr>
              <w:caps w:val="0"/>
            </w:rPr>
            <w:lastRenderedPageBreak/>
            <w:t>ACKNOWLEDGMENTS</w:t>
          </w:r>
          <w:bookmarkEnd w:id="0"/>
        </w:p>
        <w:p w:rsidR="00E6744E" w:rsidRPr="00800299" w:rsidRDefault="00E6744E" w:rsidP="00E6744E">
          <w:pPr>
            <w:spacing w:after="60"/>
          </w:pPr>
        </w:p>
        <w:p w:rsidR="00400F81" w:rsidRDefault="0007123D" w:rsidP="00400F81">
          <w:pPr>
            <w:spacing w:after="60"/>
          </w:pPr>
          <w:r>
            <w:t xml:space="preserve">I would like to </w:t>
          </w:r>
          <w:r w:rsidR="00EC2859">
            <w:t>thank</w:t>
          </w:r>
          <w:r>
            <w:t xml:space="preserve"> </w:t>
          </w:r>
          <w:r w:rsidR="00400F81">
            <w:t xml:space="preserve">all those without whom this </w:t>
          </w:r>
          <w:r w:rsidR="00EC2859">
            <w:t>dissertation</w:t>
          </w:r>
          <w:r w:rsidR="00400F81">
            <w:t xml:space="preserve"> would not have been possible. </w:t>
          </w:r>
        </w:p>
        <w:p w:rsidR="00832F76" w:rsidRDefault="00400F81" w:rsidP="00400F81">
          <w:pPr>
            <w:spacing w:after="60"/>
          </w:pPr>
          <w:r>
            <w:t xml:space="preserve">I would like to </w:t>
          </w:r>
          <w:r w:rsidR="00EC2859">
            <w:t xml:space="preserve">express my sincere gratitude to Dr. Francisco Ramos, Dr. </w:t>
          </w:r>
          <w:r w:rsidR="00EC2859" w:rsidRPr="00EC2859">
            <w:t>Oscar Belmonte Fer</w:t>
          </w:r>
          <w:r w:rsidR="00EC2859">
            <w:t>n</w:t>
          </w:r>
          <w:r w:rsidR="00EC2859" w:rsidRPr="00EC2859">
            <w:t>ández</w:t>
          </w:r>
          <w:r w:rsidR="00EC2859">
            <w:t xml:space="preserve"> and Dr. Roberto Henriques</w:t>
          </w:r>
          <w:r w:rsidR="00832F76">
            <w:t xml:space="preserve"> for </w:t>
          </w:r>
          <w:r w:rsidR="00EC2859">
            <w:t xml:space="preserve">supervising the dissertation work. </w:t>
          </w:r>
        </w:p>
        <w:p w:rsidR="00CB30AA" w:rsidRDefault="00832F76" w:rsidP="00400F81">
          <w:pPr>
            <w:spacing w:after="60"/>
          </w:pPr>
          <w:r>
            <w:t xml:space="preserve">I am grateful to the Erasmus Mundus program for the scholarship to purse the course M.Sc in Geospatial Technologies without which it would be a far-fetched dream. </w:t>
          </w:r>
        </w:p>
        <w:p w:rsidR="00832F76" w:rsidRDefault="00832F76" w:rsidP="00400F81">
          <w:pPr>
            <w:spacing w:after="60"/>
          </w:pPr>
          <w:r>
            <w:t xml:space="preserve">Finally, </w:t>
          </w:r>
          <w:r w:rsidR="00CB30AA">
            <w:t>I would like</w:t>
          </w:r>
          <w:r>
            <w:t xml:space="preserve"> to take this </w:t>
          </w:r>
          <w:r w:rsidR="00CB30AA">
            <w:t>opportunity</w:t>
          </w:r>
          <w:r>
            <w:t xml:space="preserve"> to express my love and grati</w:t>
          </w:r>
          <w:r w:rsidR="00CB30AA">
            <w:t>tude to my family who have been supportive to me in all the choices that I have made.</w:t>
          </w:r>
        </w:p>
        <w:p w:rsidR="00400F81" w:rsidRDefault="00400F81">
          <w:pPr>
            <w:spacing w:before="0" w:after="160" w:line="259" w:lineRule="auto"/>
            <w:jc w:val="left"/>
          </w:pPr>
          <w:r>
            <w:br w:type="page"/>
          </w:r>
        </w:p>
        <w:p w:rsidR="00934F22" w:rsidRPr="007F78FE" w:rsidRDefault="00934F22" w:rsidP="00934F22">
          <w:pPr>
            <w:spacing w:after="60"/>
            <w:jc w:val="center"/>
            <w:rPr>
              <w:sz w:val="28"/>
            </w:rPr>
          </w:pPr>
          <w:r>
            <w:rPr>
              <w:rFonts w:ascii="Arial" w:hAnsi="Arial" w:cs="Arial"/>
              <w:b/>
              <w:bCs/>
              <w:sz w:val="34"/>
              <w:szCs w:val="34"/>
            </w:rPr>
            <w:lastRenderedPageBreak/>
            <w:t xml:space="preserve">Transforming Texts to Maps: Geovisualizing </w:t>
          </w:r>
          <w:r w:rsidR="00144386">
            <w:rPr>
              <w:rFonts w:ascii="Arial" w:hAnsi="Arial" w:cs="Arial"/>
              <w:b/>
              <w:bCs/>
              <w:sz w:val="34"/>
              <w:szCs w:val="34"/>
            </w:rPr>
            <w:t>concepts in texts</w:t>
          </w:r>
        </w:p>
        <w:p w:rsidR="00E6744E" w:rsidRDefault="00E6744E" w:rsidP="008B4EE2">
          <w:pPr>
            <w:pStyle w:val="Heading"/>
            <w:outlineLvl w:val="0"/>
          </w:pPr>
          <w:bookmarkStart w:id="1" w:name="_Toc504695383"/>
          <w:r>
            <w:t>ABSTRACT</w:t>
          </w:r>
          <w:bookmarkEnd w:id="1"/>
        </w:p>
        <w:p w:rsidR="00302D96" w:rsidRDefault="005602E6" w:rsidP="00EC2757">
          <w:r>
            <w:t>Unstructured textual data is one of the most prevalent form of</w:t>
          </w:r>
          <w:r w:rsidR="0060095F">
            <w:t xml:space="preserve"> communicating and preserving information. </w:t>
          </w:r>
          <w:r>
            <w:t xml:space="preserve"> </w:t>
          </w:r>
          <w:r w:rsidR="00AD7EF1">
            <w:t xml:space="preserve">There has been a massive surge in the rate of generation of textual information especially after the adoption of Web 2.0, thanks to the popularity of blogs and social media. </w:t>
          </w:r>
          <w:r w:rsidR="00C77053">
            <w:t>Techniques in text mining</w:t>
          </w:r>
          <w:r w:rsidR="00302D96">
            <w:t xml:space="preserve"> such as topic</w:t>
          </w:r>
          <w:r w:rsidR="00C77053">
            <w:t xml:space="preserve"> modelling have been developed to discover information from large collection</w:t>
          </w:r>
          <w:r w:rsidR="00302D96">
            <w:t xml:space="preserve"> of texts. Topic modelling is used to identify latent topic</w:t>
          </w:r>
          <w:r w:rsidR="001D146C">
            <w:t xml:space="preserve">s from such collections which is useful in </w:t>
          </w:r>
          <w:r w:rsidR="00532913">
            <w:t>acquiring information about the contents of the collection at a high level.</w:t>
          </w:r>
          <w:r w:rsidR="00252E42">
            <w:t xml:space="preserve"> </w:t>
          </w:r>
          <w:r w:rsidR="00532913">
            <w:t xml:space="preserve">While the generated topics are useful in </w:t>
          </w:r>
          <w:r w:rsidR="00252E42">
            <w:t xml:space="preserve">acquiring a topic wise </w:t>
          </w:r>
          <w:r w:rsidR="00934F22">
            <w:t>insight</w:t>
          </w:r>
          <w:r w:rsidR="00252E42">
            <w:t xml:space="preserve"> of the collection of texts, the contribution of location information to each topic could be exploited to get a spatial </w:t>
          </w:r>
          <w:r w:rsidR="00934F22">
            <w:t>insight</w:t>
          </w:r>
          <w:r w:rsidR="00252E42">
            <w:t xml:space="preserve"> </w:t>
          </w:r>
          <w:r w:rsidR="00934F22">
            <w:t>of the information in the</w:t>
          </w:r>
          <w:r w:rsidR="00252E42">
            <w:t xml:space="preserve"> collection of text. </w:t>
          </w:r>
          <w:r w:rsidR="00017FEA">
            <w:t xml:space="preserve">In this research, topic modelling of collections of unstructured </w:t>
          </w:r>
          <w:r w:rsidR="00934F22">
            <w:t>text was</w:t>
          </w:r>
          <w:r w:rsidR="00017FEA">
            <w:t xml:space="preserve"> done</w:t>
          </w:r>
          <w:r w:rsidR="00934F22">
            <w:t>. The contribution of each of the location component on every topics generated were computed.</w:t>
          </w:r>
          <w:r w:rsidR="00017FEA">
            <w:t xml:space="preserve"> These contributions were geovisualized </w:t>
          </w:r>
          <w:r w:rsidR="00934F22">
            <w:t xml:space="preserve">which provides spatial insight to the contents of the text. </w:t>
          </w:r>
        </w:p>
      </w:sdtContent>
    </w:sdt>
    <w:p w:rsidR="002F6310" w:rsidRDefault="002F6310" w:rsidP="005872BD">
      <w:pPr>
        <w:pStyle w:val="captions"/>
      </w:pPr>
    </w:p>
    <w:p w:rsidR="00E6744E" w:rsidRDefault="00E6744E" w:rsidP="005872BD">
      <w:pPr>
        <w:pStyle w:val="captions"/>
      </w:pPr>
    </w:p>
    <w:p w:rsidR="00E6744E" w:rsidRDefault="00E6744E" w:rsidP="005872BD">
      <w:pPr>
        <w:pStyle w:val="captions"/>
      </w:pPr>
    </w:p>
    <w:p w:rsidR="00DC0B2B" w:rsidRDefault="00DC0B2B">
      <w:pPr>
        <w:spacing w:before="0" w:after="160" w:line="259" w:lineRule="auto"/>
        <w:jc w:val="left"/>
        <w:rPr>
          <w:sz w:val="20"/>
        </w:rPr>
      </w:pPr>
      <w:r>
        <w:br w:type="page"/>
      </w:r>
    </w:p>
    <w:p w:rsidR="00E6744E" w:rsidRPr="00B76505" w:rsidRDefault="00E6744E" w:rsidP="008B4EE2">
      <w:pPr>
        <w:pStyle w:val="Heading"/>
        <w:outlineLvl w:val="0"/>
      </w:pPr>
      <w:bookmarkStart w:id="2" w:name="_Toc504695384"/>
      <w:r w:rsidRPr="00B76505">
        <w:lastRenderedPageBreak/>
        <w:t>KEYWORDS</w:t>
      </w:r>
      <w:bookmarkEnd w:id="2"/>
    </w:p>
    <w:p w:rsidR="00E6744E" w:rsidRPr="00B76505" w:rsidRDefault="00E6744E" w:rsidP="00E6744E">
      <w:pPr>
        <w:spacing w:after="60"/>
        <w:rPr>
          <w:sz w:val="28"/>
        </w:rPr>
      </w:pPr>
    </w:p>
    <w:p w:rsidR="004E1761" w:rsidRDefault="004E1761" w:rsidP="00E6744E">
      <w:pPr>
        <w:spacing w:after="60"/>
      </w:pPr>
      <w:r>
        <w:t>Topic Modelling</w:t>
      </w:r>
    </w:p>
    <w:p w:rsidR="004E1761" w:rsidRDefault="004E1761" w:rsidP="00E6744E">
      <w:pPr>
        <w:spacing w:after="60"/>
      </w:pPr>
      <w:r>
        <w:t>Geoparsing</w:t>
      </w:r>
    </w:p>
    <w:p w:rsidR="004E1761" w:rsidRDefault="004E1761" w:rsidP="00E6744E">
      <w:pPr>
        <w:spacing w:after="60"/>
      </w:pPr>
      <w:r>
        <w:t>Natural Language Processing</w:t>
      </w:r>
    </w:p>
    <w:p w:rsidR="004E1761" w:rsidRDefault="004E1761" w:rsidP="00E6744E">
      <w:pPr>
        <w:spacing w:after="60"/>
      </w:pPr>
      <w:r>
        <w:t>Geovisualization</w:t>
      </w:r>
    </w:p>
    <w:p w:rsidR="00AB44B9" w:rsidRDefault="00AB44B9" w:rsidP="00E6744E">
      <w:pPr>
        <w:spacing w:after="60"/>
      </w:pPr>
      <w:r>
        <w:t>Spatial Insight</w:t>
      </w:r>
    </w:p>
    <w:p w:rsidR="004E1761" w:rsidRDefault="004E1761" w:rsidP="00E6744E">
      <w:pPr>
        <w:spacing w:after="60"/>
      </w:pPr>
    </w:p>
    <w:p w:rsidR="00E6744E" w:rsidRPr="00746EB6" w:rsidRDefault="00E6744E" w:rsidP="00E6744E">
      <w:pPr>
        <w:spacing w:after="60"/>
      </w:pPr>
    </w:p>
    <w:p w:rsidR="00E6744E" w:rsidRPr="00746EB6" w:rsidRDefault="00E6744E" w:rsidP="00E6744E">
      <w:pPr>
        <w:spacing w:after="60"/>
      </w:pPr>
    </w:p>
    <w:p w:rsidR="00E6744E" w:rsidRDefault="00E6744E" w:rsidP="00E6744E">
      <w:pPr>
        <w:spacing w:after="60"/>
      </w:pPr>
    </w:p>
    <w:p w:rsidR="00E6744E" w:rsidRDefault="00E6744E" w:rsidP="00E6744E">
      <w:pPr>
        <w:spacing w:after="60"/>
      </w:pPr>
    </w:p>
    <w:p w:rsidR="00E6744E" w:rsidRPr="0052177B" w:rsidRDefault="00E6744E" w:rsidP="00E6744E">
      <w:pPr>
        <w:spacing w:after="60"/>
      </w:pPr>
      <w:r>
        <w:br w:type="page"/>
      </w:r>
    </w:p>
    <w:p w:rsidR="00E6744E" w:rsidRPr="00560143" w:rsidRDefault="00E6744E" w:rsidP="008B4EE2">
      <w:pPr>
        <w:pStyle w:val="Heading"/>
        <w:outlineLvl w:val="0"/>
      </w:pPr>
      <w:bookmarkStart w:id="3" w:name="_Toc504695385"/>
      <w:r w:rsidRPr="00560143">
        <w:lastRenderedPageBreak/>
        <w:t>ACRONYMS</w:t>
      </w:r>
      <w:bookmarkEnd w:id="3"/>
    </w:p>
    <w:p w:rsidR="00E6744E" w:rsidRPr="00560143" w:rsidRDefault="00E6744E" w:rsidP="00E6744E">
      <w:pPr>
        <w:spacing w:after="60"/>
        <w:rPr>
          <w:lang w:val="pt-PT"/>
        </w:rPr>
      </w:pPr>
    </w:p>
    <w:p w:rsidR="00E6744E" w:rsidRPr="00D86983" w:rsidRDefault="00D86983" w:rsidP="00E6744E">
      <w:pPr>
        <w:spacing w:after="60"/>
        <w:rPr>
          <w:lang w:val="pt-PT"/>
        </w:rPr>
      </w:pPr>
      <w:r>
        <w:rPr>
          <w:b/>
          <w:bCs/>
          <w:lang w:val="pt-PT"/>
        </w:rPr>
        <w:t xml:space="preserve">API  - </w:t>
      </w:r>
      <w:r>
        <w:rPr>
          <w:lang w:val="pt-PT"/>
        </w:rPr>
        <w:t>Application Programming Interface</w:t>
      </w:r>
    </w:p>
    <w:p w:rsidR="004E1761" w:rsidRDefault="004E1761" w:rsidP="004E1761">
      <w:pPr>
        <w:spacing w:after="60"/>
        <w:rPr>
          <w:b/>
          <w:bCs/>
          <w:lang w:val="pt-PT"/>
        </w:rPr>
      </w:pPr>
      <w:r>
        <w:rPr>
          <w:b/>
          <w:bCs/>
          <w:lang w:val="pt-PT"/>
        </w:rPr>
        <w:t>NLP</w:t>
      </w:r>
      <w:r>
        <w:rPr>
          <w:lang w:val="pt-PT"/>
        </w:rPr>
        <w:t xml:space="preserve"> -</w:t>
      </w:r>
      <w:r w:rsidR="00E6744E" w:rsidRPr="00560143">
        <w:rPr>
          <w:lang w:val="pt-PT"/>
        </w:rPr>
        <w:t xml:space="preserve"> </w:t>
      </w:r>
      <w:r>
        <w:rPr>
          <w:lang w:val="pt-PT"/>
        </w:rPr>
        <w:t>Natural Language Processing</w:t>
      </w:r>
    </w:p>
    <w:p w:rsidR="004E1761" w:rsidRDefault="004E1761" w:rsidP="004E1761">
      <w:pPr>
        <w:spacing w:after="60"/>
        <w:rPr>
          <w:lang w:val="pt-PT"/>
        </w:rPr>
      </w:pPr>
      <w:r>
        <w:rPr>
          <w:b/>
          <w:bCs/>
          <w:lang w:val="pt-PT"/>
        </w:rPr>
        <w:t xml:space="preserve">LDP - </w:t>
      </w:r>
      <w:r>
        <w:rPr>
          <w:lang w:val="pt-PT"/>
        </w:rPr>
        <w:t>Latent Dirichlet Allocation</w:t>
      </w:r>
    </w:p>
    <w:p w:rsidR="004E1761" w:rsidRDefault="004E1761" w:rsidP="004E1761">
      <w:pPr>
        <w:spacing w:after="60"/>
        <w:rPr>
          <w:lang w:val="pt-PT"/>
        </w:rPr>
      </w:pPr>
      <w:r>
        <w:rPr>
          <w:b/>
          <w:bCs/>
          <w:lang w:val="pt-PT"/>
        </w:rPr>
        <w:t xml:space="preserve">LSI – </w:t>
      </w:r>
      <w:r>
        <w:rPr>
          <w:lang w:val="pt-PT"/>
        </w:rPr>
        <w:t>Latent Semantic Indexing</w:t>
      </w:r>
      <w:r>
        <w:rPr>
          <w:b/>
          <w:bCs/>
          <w:lang w:val="pt-PT"/>
        </w:rPr>
        <w:t xml:space="preserve">  </w:t>
      </w:r>
    </w:p>
    <w:p w:rsidR="00A41994" w:rsidRDefault="00A41994">
      <w:pPr>
        <w:spacing w:before="0" w:after="160" w:line="259" w:lineRule="auto"/>
        <w:jc w:val="left"/>
        <w:rPr>
          <w:lang w:val="pt-PT"/>
        </w:rPr>
      </w:pPr>
      <w:r>
        <w:rPr>
          <w:lang w:val="pt-PT"/>
        </w:rPr>
        <w:br w:type="page"/>
      </w:r>
    </w:p>
    <w:sdt>
      <w:sdtPr>
        <w:rPr>
          <w:rFonts w:ascii="Times New Roman" w:eastAsiaTheme="minorHAnsi" w:hAnsi="Times New Roman" w:cstheme="minorBidi"/>
          <w:color w:val="auto"/>
          <w:sz w:val="24"/>
          <w:szCs w:val="22"/>
        </w:rPr>
        <w:id w:val="1515348320"/>
        <w:docPartObj>
          <w:docPartGallery w:val="Table of Contents"/>
          <w:docPartUnique/>
        </w:docPartObj>
      </w:sdtPr>
      <w:sdtEndPr>
        <w:rPr>
          <w:b/>
          <w:bCs/>
          <w:noProof/>
        </w:rPr>
      </w:sdtEndPr>
      <w:sdtContent>
        <w:p w:rsidR="00A41994" w:rsidRDefault="00A41994" w:rsidP="00A8639A">
          <w:pPr>
            <w:pStyle w:val="TOCHeading"/>
            <w:spacing w:line="276" w:lineRule="auto"/>
          </w:pPr>
          <w:r>
            <w:t>Table of Contents</w:t>
          </w:r>
        </w:p>
        <w:p w:rsidR="00CD3303" w:rsidRDefault="00A41994">
          <w:pPr>
            <w:pStyle w:val="TOC1"/>
            <w:tabs>
              <w:tab w:val="right" w:leader="dot" w:pos="8224"/>
            </w:tabs>
            <w:rPr>
              <w:rFonts w:asciiTheme="minorHAnsi" w:eastAsiaTheme="minorEastAsia" w:hAnsiTheme="minorHAnsi"/>
              <w:noProof/>
              <w:sz w:val="22"/>
              <w:szCs w:val="20"/>
              <w:lang w:bidi="ne-NP"/>
            </w:rPr>
          </w:pPr>
          <w:r>
            <w:fldChar w:fldCharType="begin"/>
          </w:r>
          <w:r>
            <w:instrText xml:space="preserve"> TOC \o "1-3" \h \z \u </w:instrText>
          </w:r>
          <w:r>
            <w:fldChar w:fldCharType="separate"/>
          </w:r>
          <w:hyperlink w:anchor="_Toc504695382" w:history="1">
            <w:r w:rsidR="00CD3303" w:rsidRPr="009E6ED7">
              <w:rPr>
                <w:rStyle w:val="Hyperlink"/>
                <w:noProof/>
              </w:rPr>
              <w:t>ACKNOWLEDGMENTS</w:t>
            </w:r>
            <w:r w:rsidR="00CD3303">
              <w:rPr>
                <w:noProof/>
                <w:webHidden/>
              </w:rPr>
              <w:tab/>
            </w:r>
            <w:r w:rsidR="00CD3303">
              <w:rPr>
                <w:noProof/>
                <w:webHidden/>
              </w:rPr>
              <w:fldChar w:fldCharType="begin"/>
            </w:r>
            <w:r w:rsidR="00CD3303">
              <w:rPr>
                <w:noProof/>
                <w:webHidden/>
              </w:rPr>
              <w:instrText xml:space="preserve"> PAGEREF _Toc504695382 \h </w:instrText>
            </w:r>
            <w:r w:rsidR="00CD3303">
              <w:rPr>
                <w:noProof/>
                <w:webHidden/>
              </w:rPr>
            </w:r>
            <w:r w:rsidR="00CD3303">
              <w:rPr>
                <w:noProof/>
                <w:webHidden/>
              </w:rPr>
              <w:fldChar w:fldCharType="separate"/>
            </w:r>
            <w:r w:rsidR="0039365C">
              <w:rPr>
                <w:noProof/>
                <w:webHidden/>
              </w:rPr>
              <w:t>iii</w:t>
            </w:r>
            <w:r w:rsidR="00CD3303">
              <w:rPr>
                <w:noProof/>
                <w:webHidden/>
              </w:rPr>
              <w:fldChar w:fldCharType="end"/>
            </w:r>
          </w:hyperlink>
        </w:p>
        <w:p w:rsidR="00CD3303" w:rsidRDefault="002F4FD9">
          <w:pPr>
            <w:pStyle w:val="TOC1"/>
            <w:tabs>
              <w:tab w:val="right" w:leader="dot" w:pos="8224"/>
            </w:tabs>
            <w:rPr>
              <w:rFonts w:asciiTheme="minorHAnsi" w:eastAsiaTheme="minorEastAsia" w:hAnsiTheme="minorHAnsi"/>
              <w:noProof/>
              <w:sz w:val="22"/>
              <w:szCs w:val="20"/>
              <w:lang w:bidi="ne-NP"/>
            </w:rPr>
          </w:pPr>
          <w:hyperlink w:anchor="_Toc504695383" w:history="1">
            <w:r w:rsidR="00CD3303" w:rsidRPr="009E6ED7">
              <w:rPr>
                <w:rStyle w:val="Hyperlink"/>
                <w:noProof/>
              </w:rPr>
              <w:t>ABSTRACT</w:t>
            </w:r>
            <w:r w:rsidR="00CD3303">
              <w:rPr>
                <w:noProof/>
                <w:webHidden/>
              </w:rPr>
              <w:tab/>
            </w:r>
            <w:r w:rsidR="00CD3303">
              <w:rPr>
                <w:noProof/>
                <w:webHidden/>
              </w:rPr>
              <w:fldChar w:fldCharType="begin"/>
            </w:r>
            <w:r w:rsidR="00CD3303">
              <w:rPr>
                <w:noProof/>
                <w:webHidden/>
              </w:rPr>
              <w:instrText xml:space="preserve"> PAGEREF _Toc504695383 \h </w:instrText>
            </w:r>
            <w:r w:rsidR="00CD3303">
              <w:rPr>
                <w:noProof/>
                <w:webHidden/>
              </w:rPr>
            </w:r>
            <w:r w:rsidR="00CD3303">
              <w:rPr>
                <w:noProof/>
                <w:webHidden/>
              </w:rPr>
              <w:fldChar w:fldCharType="separate"/>
            </w:r>
            <w:r w:rsidR="0039365C">
              <w:rPr>
                <w:noProof/>
                <w:webHidden/>
              </w:rPr>
              <w:t>iv</w:t>
            </w:r>
            <w:r w:rsidR="00CD3303">
              <w:rPr>
                <w:noProof/>
                <w:webHidden/>
              </w:rPr>
              <w:fldChar w:fldCharType="end"/>
            </w:r>
          </w:hyperlink>
        </w:p>
        <w:p w:rsidR="00CD3303" w:rsidRDefault="002F4FD9">
          <w:pPr>
            <w:pStyle w:val="TOC1"/>
            <w:tabs>
              <w:tab w:val="right" w:leader="dot" w:pos="8224"/>
            </w:tabs>
            <w:rPr>
              <w:rFonts w:asciiTheme="minorHAnsi" w:eastAsiaTheme="minorEastAsia" w:hAnsiTheme="minorHAnsi"/>
              <w:noProof/>
              <w:sz w:val="22"/>
              <w:szCs w:val="20"/>
              <w:lang w:bidi="ne-NP"/>
            </w:rPr>
          </w:pPr>
          <w:hyperlink w:anchor="_Toc504695384" w:history="1">
            <w:r w:rsidR="00CD3303" w:rsidRPr="009E6ED7">
              <w:rPr>
                <w:rStyle w:val="Hyperlink"/>
                <w:noProof/>
              </w:rPr>
              <w:t>KEYWORDS</w:t>
            </w:r>
            <w:r w:rsidR="00CD3303">
              <w:rPr>
                <w:noProof/>
                <w:webHidden/>
              </w:rPr>
              <w:tab/>
            </w:r>
            <w:r w:rsidR="00CD3303">
              <w:rPr>
                <w:noProof/>
                <w:webHidden/>
              </w:rPr>
              <w:fldChar w:fldCharType="begin"/>
            </w:r>
            <w:r w:rsidR="00CD3303">
              <w:rPr>
                <w:noProof/>
                <w:webHidden/>
              </w:rPr>
              <w:instrText xml:space="preserve"> PAGEREF _Toc504695384 \h </w:instrText>
            </w:r>
            <w:r w:rsidR="00CD3303">
              <w:rPr>
                <w:noProof/>
                <w:webHidden/>
              </w:rPr>
            </w:r>
            <w:r w:rsidR="00CD3303">
              <w:rPr>
                <w:noProof/>
                <w:webHidden/>
              </w:rPr>
              <w:fldChar w:fldCharType="separate"/>
            </w:r>
            <w:r w:rsidR="0039365C">
              <w:rPr>
                <w:noProof/>
                <w:webHidden/>
              </w:rPr>
              <w:t>v</w:t>
            </w:r>
            <w:r w:rsidR="00CD3303">
              <w:rPr>
                <w:noProof/>
                <w:webHidden/>
              </w:rPr>
              <w:fldChar w:fldCharType="end"/>
            </w:r>
          </w:hyperlink>
        </w:p>
        <w:p w:rsidR="00CD3303" w:rsidRDefault="002F4FD9">
          <w:pPr>
            <w:pStyle w:val="TOC1"/>
            <w:tabs>
              <w:tab w:val="right" w:leader="dot" w:pos="8224"/>
            </w:tabs>
            <w:rPr>
              <w:rFonts w:asciiTheme="minorHAnsi" w:eastAsiaTheme="minorEastAsia" w:hAnsiTheme="minorHAnsi"/>
              <w:noProof/>
              <w:sz w:val="22"/>
              <w:szCs w:val="20"/>
              <w:lang w:bidi="ne-NP"/>
            </w:rPr>
          </w:pPr>
          <w:hyperlink w:anchor="_Toc504695385" w:history="1">
            <w:r w:rsidR="00CD3303" w:rsidRPr="009E6ED7">
              <w:rPr>
                <w:rStyle w:val="Hyperlink"/>
                <w:noProof/>
              </w:rPr>
              <w:t>ACRONYMS</w:t>
            </w:r>
            <w:r w:rsidR="00CD3303">
              <w:rPr>
                <w:noProof/>
                <w:webHidden/>
              </w:rPr>
              <w:tab/>
            </w:r>
            <w:r w:rsidR="00CD3303">
              <w:rPr>
                <w:noProof/>
                <w:webHidden/>
              </w:rPr>
              <w:fldChar w:fldCharType="begin"/>
            </w:r>
            <w:r w:rsidR="00CD3303">
              <w:rPr>
                <w:noProof/>
                <w:webHidden/>
              </w:rPr>
              <w:instrText xml:space="preserve"> PAGEREF _Toc504695385 \h </w:instrText>
            </w:r>
            <w:r w:rsidR="00CD3303">
              <w:rPr>
                <w:noProof/>
                <w:webHidden/>
              </w:rPr>
            </w:r>
            <w:r w:rsidR="00CD3303">
              <w:rPr>
                <w:noProof/>
                <w:webHidden/>
              </w:rPr>
              <w:fldChar w:fldCharType="separate"/>
            </w:r>
            <w:r w:rsidR="0039365C">
              <w:rPr>
                <w:noProof/>
                <w:webHidden/>
              </w:rPr>
              <w:t>vi</w:t>
            </w:r>
            <w:r w:rsidR="00CD3303">
              <w:rPr>
                <w:noProof/>
                <w:webHidden/>
              </w:rPr>
              <w:fldChar w:fldCharType="end"/>
            </w:r>
          </w:hyperlink>
        </w:p>
        <w:p w:rsidR="00CD3303" w:rsidRDefault="002F4FD9">
          <w:pPr>
            <w:pStyle w:val="TOC1"/>
            <w:tabs>
              <w:tab w:val="right" w:leader="dot" w:pos="8224"/>
            </w:tabs>
            <w:rPr>
              <w:rFonts w:asciiTheme="minorHAnsi" w:eastAsiaTheme="minorEastAsia" w:hAnsiTheme="minorHAnsi"/>
              <w:noProof/>
              <w:sz w:val="22"/>
              <w:szCs w:val="20"/>
              <w:lang w:bidi="ne-NP"/>
            </w:rPr>
          </w:pPr>
          <w:hyperlink w:anchor="_Toc504695386" w:history="1">
            <w:r w:rsidR="00CD3303" w:rsidRPr="009E6ED7">
              <w:rPr>
                <w:rStyle w:val="Hyperlink"/>
                <w:noProof/>
              </w:rPr>
              <w:t>INDEX OF FIGURES</w:t>
            </w:r>
            <w:r w:rsidR="00CD3303">
              <w:rPr>
                <w:noProof/>
                <w:webHidden/>
              </w:rPr>
              <w:tab/>
            </w:r>
            <w:r w:rsidR="00CD3303">
              <w:rPr>
                <w:noProof/>
                <w:webHidden/>
              </w:rPr>
              <w:fldChar w:fldCharType="begin"/>
            </w:r>
            <w:r w:rsidR="00CD3303">
              <w:rPr>
                <w:noProof/>
                <w:webHidden/>
              </w:rPr>
              <w:instrText xml:space="preserve"> PAGEREF _Toc504695386 \h </w:instrText>
            </w:r>
            <w:r w:rsidR="00CD3303">
              <w:rPr>
                <w:noProof/>
                <w:webHidden/>
              </w:rPr>
            </w:r>
            <w:r w:rsidR="00CD3303">
              <w:rPr>
                <w:noProof/>
                <w:webHidden/>
              </w:rPr>
              <w:fldChar w:fldCharType="separate"/>
            </w:r>
            <w:r w:rsidR="0039365C">
              <w:rPr>
                <w:noProof/>
                <w:webHidden/>
              </w:rPr>
              <w:t>ix</w:t>
            </w:r>
            <w:r w:rsidR="00CD3303">
              <w:rPr>
                <w:noProof/>
                <w:webHidden/>
              </w:rPr>
              <w:fldChar w:fldCharType="end"/>
            </w:r>
          </w:hyperlink>
        </w:p>
        <w:p w:rsidR="00CD3303" w:rsidRDefault="002F4FD9">
          <w:pPr>
            <w:pStyle w:val="TOC1"/>
            <w:tabs>
              <w:tab w:val="right" w:leader="dot" w:pos="8224"/>
            </w:tabs>
            <w:rPr>
              <w:rFonts w:asciiTheme="minorHAnsi" w:eastAsiaTheme="minorEastAsia" w:hAnsiTheme="minorHAnsi"/>
              <w:noProof/>
              <w:sz w:val="22"/>
              <w:szCs w:val="20"/>
              <w:lang w:bidi="ne-NP"/>
            </w:rPr>
          </w:pPr>
          <w:hyperlink w:anchor="_Toc504695387" w:history="1">
            <w:r w:rsidR="00CD3303" w:rsidRPr="009E6ED7">
              <w:rPr>
                <w:rStyle w:val="Hyperlink"/>
                <w:noProof/>
              </w:rPr>
              <w:t>INDEX OF TABLES</w:t>
            </w:r>
            <w:r w:rsidR="00CD3303">
              <w:rPr>
                <w:noProof/>
                <w:webHidden/>
              </w:rPr>
              <w:tab/>
            </w:r>
            <w:r w:rsidR="00CD3303">
              <w:rPr>
                <w:noProof/>
                <w:webHidden/>
              </w:rPr>
              <w:fldChar w:fldCharType="begin"/>
            </w:r>
            <w:r w:rsidR="00CD3303">
              <w:rPr>
                <w:noProof/>
                <w:webHidden/>
              </w:rPr>
              <w:instrText xml:space="preserve"> PAGEREF _Toc504695387 \h </w:instrText>
            </w:r>
            <w:r w:rsidR="00CD3303">
              <w:rPr>
                <w:noProof/>
                <w:webHidden/>
              </w:rPr>
            </w:r>
            <w:r w:rsidR="00CD3303">
              <w:rPr>
                <w:noProof/>
                <w:webHidden/>
              </w:rPr>
              <w:fldChar w:fldCharType="separate"/>
            </w:r>
            <w:r w:rsidR="0039365C">
              <w:rPr>
                <w:noProof/>
                <w:webHidden/>
              </w:rPr>
              <w:t>x</w:t>
            </w:r>
            <w:r w:rsidR="00CD3303">
              <w:rPr>
                <w:noProof/>
                <w:webHidden/>
              </w:rPr>
              <w:fldChar w:fldCharType="end"/>
            </w:r>
          </w:hyperlink>
        </w:p>
        <w:p w:rsidR="00CD3303" w:rsidRDefault="002F4FD9">
          <w:pPr>
            <w:pStyle w:val="TOC1"/>
            <w:tabs>
              <w:tab w:val="left" w:pos="480"/>
              <w:tab w:val="right" w:leader="dot" w:pos="8224"/>
            </w:tabs>
            <w:rPr>
              <w:rFonts w:asciiTheme="minorHAnsi" w:eastAsiaTheme="minorEastAsia" w:hAnsiTheme="minorHAnsi"/>
              <w:noProof/>
              <w:sz w:val="22"/>
              <w:szCs w:val="20"/>
              <w:lang w:bidi="ne-NP"/>
            </w:rPr>
          </w:pPr>
          <w:hyperlink w:anchor="_Toc504695388" w:history="1">
            <w:r w:rsidR="00CD3303" w:rsidRPr="009E6ED7">
              <w:rPr>
                <w:rStyle w:val="Hyperlink"/>
                <w:noProof/>
              </w:rPr>
              <w:t>1.</w:t>
            </w:r>
            <w:r w:rsidR="00CD3303">
              <w:rPr>
                <w:rFonts w:asciiTheme="minorHAnsi" w:eastAsiaTheme="minorEastAsia" w:hAnsiTheme="minorHAnsi"/>
                <w:noProof/>
                <w:sz w:val="22"/>
                <w:szCs w:val="20"/>
                <w:lang w:bidi="ne-NP"/>
              </w:rPr>
              <w:tab/>
            </w:r>
            <w:r w:rsidR="00CD3303" w:rsidRPr="009E6ED7">
              <w:rPr>
                <w:rStyle w:val="Hyperlink"/>
                <w:noProof/>
              </w:rPr>
              <w:t>INTRODUCTION</w:t>
            </w:r>
            <w:r w:rsidR="00CD3303">
              <w:rPr>
                <w:noProof/>
                <w:webHidden/>
              </w:rPr>
              <w:tab/>
            </w:r>
            <w:r w:rsidR="00CD3303">
              <w:rPr>
                <w:noProof/>
                <w:webHidden/>
              </w:rPr>
              <w:fldChar w:fldCharType="begin"/>
            </w:r>
            <w:r w:rsidR="00CD3303">
              <w:rPr>
                <w:noProof/>
                <w:webHidden/>
              </w:rPr>
              <w:instrText xml:space="preserve"> PAGEREF _Toc504695388 \h </w:instrText>
            </w:r>
            <w:r w:rsidR="00CD3303">
              <w:rPr>
                <w:noProof/>
                <w:webHidden/>
              </w:rPr>
            </w:r>
            <w:r w:rsidR="00CD3303">
              <w:rPr>
                <w:noProof/>
                <w:webHidden/>
              </w:rPr>
              <w:fldChar w:fldCharType="separate"/>
            </w:r>
            <w:r w:rsidR="0039365C">
              <w:rPr>
                <w:noProof/>
                <w:webHidden/>
              </w:rPr>
              <w:t>1</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389" w:history="1">
            <w:r w:rsidR="00CD3303" w:rsidRPr="009E6ED7">
              <w:rPr>
                <w:rStyle w:val="Hyperlink"/>
                <w:noProof/>
              </w:rPr>
              <w:t>1.1 Background</w:t>
            </w:r>
            <w:r w:rsidR="00CD3303">
              <w:rPr>
                <w:noProof/>
                <w:webHidden/>
              </w:rPr>
              <w:tab/>
            </w:r>
            <w:r w:rsidR="00CD3303">
              <w:rPr>
                <w:noProof/>
                <w:webHidden/>
              </w:rPr>
              <w:fldChar w:fldCharType="begin"/>
            </w:r>
            <w:r w:rsidR="00CD3303">
              <w:rPr>
                <w:noProof/>
                <w:webHidden/>
              </w:rPr>
              <w:instrText xml:space="preserve"> PAGEREF _Toc504695389 \h </w:instrText>
            </w:r>
            <w:r w:rsidR="00CD3303">
              <w:rPr>
                <w:noProof/>
                <w:webHidden/>
              </w:rPr>
            </w:r>
            <w:r w:rsidR="00CD3303">
              <w:rPr>
                <w:noProof/>
                <w:webHidden/>
              </w:rPr>
              <w:fldChar w:fldCharType="separate"/>
            </w:r>
            <w:r w:rsidR="0039365C">
              <w:rPr>
                <w:noProof/>
                <w:webHidden/>
              </w:rPr>
              <w:t>1</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390" w:history="1">
            <w:r w:rsidR="00CD3303" w:rsidRPr="009E6ED7">
              <w:rPr>
                <w:rStyle w:val="Hyperlink"/>
                <w:noProof/>
              </w:rPr>
              <w:t>1.2 Aim and objective</w:t>
            </w:r>
            <w:r w:rsidR="00CD3303">
              <w:rPr>
                <w:noProof/>
                <w:webHidden/>
              </w:rPr>
              <w:tab/>
            </w:r>
            <w:r w:rsidR="00CD3303">
              <w:rPr>
                <w:noProof/>
                <w:webHidden/>
              </w:rPr>
              <w:fldChar w:fldCharType="begin"/>
            </w:r>
            <w:r w:rsidR="00CD3303">
              <w:rPr>
                <w:noProof/>
                <w:webHidden/>
              </w:rPr>
              <w:instrText xml:space="preserve"> PAGEREF _Toc504695390 \h </w:instrText>
            </w:r>
            <w:r w:rsidR="00CD3303">
              <w:rPr>
                <w:noProof/>
                <w:webHidden/>
              </w:rPr>
            </w:r>
            <w:r w:rsidR="00CD3303">
              <w:rPr>
                <w:noProof/>
                <w:webHidden/>
              </w:rPr>
              <w:fldChar w:fldCharType="separate"/>
            </w:r>
            <w:r w:rsidR="0039365C">
              <w:rPr>
                <w:noProof/>
                <w:webHidden/>
              </w:rPr>
              <w:t>2</w:t>
            </w:r>
            <w:r w:rsidR="00CD3303">
              <w:rPr>
                <w:noProof/>
                <w:webHidden/>
              </w:rPr>
              <w:fldChar w:fldCharType="end"/>
            </w:r>
          </w:hyperlink>
        </w:p>
        <w:p w:rsidR="00CD3303" w:rsidRDefault="002F4FD9">
          <w:pPr>
            <w:pStyle w:val="TOC1"/>
            <w:tabs>
              <w:tab w:val="left" w:pos="480"/>
              <w:tab w:val="right" w:leader="dot" w:pos="8224"/>
            </w:tabs>
            <w:rPr>
              <w:rFonts w:asciiTheme="minorHAnsi" w:eastAsiaTheme="minorEastAsia" w:hAnsiTheme="minorHAnsi"/>
              <w:noProof/>
              <w:sz w:val="22"/>
              <w:szCs w:val="20"/>
              <w:lang w:bidi="ne-NP"/>
            </w:rPr>
          </w:pPr>
          <w:hyperlink w:anchor="_Toc504695391" w:history="1">
            <w:r w:rsidR="00CD3303" w:rsidRPr="009E6ED7">
              <w:rPr>
                <w:rStyle w:val="Hyperlink"/>
                <w:noProof/>
              </w:rPr>
              <w:t>2.</w:t>
            </w:r>
            <w:r w:rsidR="00CD3303">
              <w:rPr>
                <w:rFonts w:asciiTheme="minorHAnsi" w:eastAsiaTheme="minorEastAsia" w:hAnsiTheme="minorHAnsi"/>
                <w:noProof/>
                <w:sz w:val="22"/>
                <w:szCs w:val="20"/>
                <w:lang w:bidi="ne-NP"/>
              </w:rPr>
              <w:tab/>
            </w:r>
            <w:r w:rsidR="00CD3303" w:rsidRPr="009E6ED7">
              <w:rPr>
                <w:rStyle w:val="Hyperlink"/>
                <w:noProof/>
              </w:rPr>
              <w:t>Literature review</w:t>
            </w:r>
            <w:r w:rsidR="00CD3303">
              <w:rPr>
                <w:noProof/>
                <w:webHidden/>
              </w:rPr>
              <w:tab/>
            </w:r>
            <w:r w:rsidR="00CD3303">
              <w:rPr>
                <w:noProof/>
                <w:webHidden/>
              </w:rPr>
              <w:fldChar w:fldCharType="begin"/>
            </w:r>
            <w:r w:rsidR="00CD3303">
              <w:rPr>
                <w:noProof/>
                <w:webHidden/>
              </w:rPr>
              <w:instrText xml:space="preserve"> PAGEREF _Toc504695391 \h </w:instrText>
            </w:r>
            <w:r w:rsidR="00CD3303">
              <w:rPr>
                <w:noProof/>
                <w:webHidden/>
              </w:rPr>
            </w:r>
            <w:r w:rsidR="00CD3303">
              <w:rPr>
                <w:noProof/>
                <w:webHidden/>
              </w:rPr>
              <w:fldChar w:fldCharType="separate"/>
            </w:r>
            <w:r w:rsidR="0039365C">
              <w:rPr>
                <w:noProof/>
                <w:webHidden/>
              </w:rPr>
              <w:t>3</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392" w:history="1">
            <w:r w:rsidR="00CD3303" w:rsidRPr="009E6ED7">
              <w:rPr>
                <w:rStyle w:val="Hyperlink"/>
                <w:noProof/>
              </w:rPr>
              <w:t>2.1 Text Mining</w:t>
            </w:r>
            <w:r w:rsidR="00CD3303">
              <w:rPr>
                <w:noProof/>
                <w:webHidden/>
              </w:rPr>
              <w:tab/>
            </w:r>
            <w:r w:rsidR="00CD3303">
              <w:rPr>
                <w:noProof/>
                <w:webHidden/>
              </w:rPr>
              <w:fldChar w:fldCharType="begin"/>
            </w:r>
            <w:r w:rsidR="00CD3303">
              <w:rPr>
                <w:noProof/>
                <w:webHidden/>
              </w:rPr>
              <w:instrText xml:space="preserve"> PAGEREF _Toc504695392 \h </w:instrText>
            </w:r>
            <w:r w:rsidR="00CD3303">
              <w:rPr>
                <w:noProof/>
                <w:webHidden/>
              </w:rPr>
            </w:r>
            <w:r w:rsidR="00CD3303">
              <w:rPr>
                <w:noProof/>
                <w:webHidden/>
              </w:rPr>
              <w:fldChar w:fldCharType="separate"/>
            </w:r>
            <w:r w:rsidR="0039365C">
              <w:rPr>
                <w:noProof/>
                <w:webHidden/>
              </w:rPr>
              <w:t>3</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393" w:history="1">
            <w:r w:rsidR="00CD3303" w:rsidRPr="009E6ED7">
              <w:rPr>
                <w:rStyle w:val="Hyperlink"/>
                <w:noProof/>
              </w:rPr>
              <w:t>2.2 Topic Modeling</w:t>
            </w:r>
            <w:r w:rsidR="00CD3303">
              <w:rPr>
                <w:noProof/>
                <w:webHidden/>
              </w:rPr>
              <w:tab/>
            </w:r>
            <w:r w:rsidR="00CD3303">
              <w:rPr>
                <w:noProof/>
                <w:webHidden/>
              </w:rPr>
              <w:fldChar w:fldCharType="begin"/>
            </w:r>
            <w:r w:rsidR="00CD3303">
              <w:rPr>
                <w:noProof/>
                <w:webHidden/>
              </w:rPr>
              <w:instrText xml:space="preserve"> PAGEREF _Toc504695393 \h </w:instrText>
            </w:r>
            <w:r w:rsidR="00CD3303">
              <w:rPr>
                <w:noProof/>
                <w:webHidden/>
              </w:rPr>
            </w:r>
            <w:r w:rsidR="00CD3303">
              <w:rPr>
                <w:noProof/>
                <w:webHidden/>
              </w:rPr>
              <w:fldChar w:fldCharType="separate"/>
            </w:r>
            <w:r w:rsidR="0039365C">
              <w:rPr>
                <w:noProof/>
                <w:webHidden/>
              </w:rPr>
              <w:t>3</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394" w:history="1">
            <w:r w:rsidR="00CD3303" w:rsidRPr="009E6ED7">
              <w:rPr>
                <w:rStyle w:val="Hyperlink"/>
                <w:noProof/>
                <w:lang w:val="en-GB"/>
              </w:rPr>
              <w:t>2.3 Natural Language Processing</w:t>
            </w:r>
            <w:r w:rsidR="00CD3303">
              <w:rPr>
                <w:noProof/>
                <w:webHidden/>
              </w:rPr>
              <w:tab/>
            </w:r>
            <w:r w:rsidR="00CD3303">
              <w:rPr>
                <w:noProof/>
                <w:webHidden/>
              </w:rPr>
              <w:fldChar w:fldCharType="begin"/>
            </w:r>
            <w:r w:rsidR="00CD3303">
              <w:rPr>
                <w:noProof/>
                <w:webHidden/>
              </w:rPr>
              <w:instrText xml:space="preserve"> PAGEREF _Toc504695394 \h </w:instrText>
            </w:r>
            <w:r w:rsidR="00CD3303">
              <w:rPr>
                <w:noProof/>
                <w:webHidden/>
              </w:rPr>
            </w:r>
            <w:r w:rsidR="00CD3303">
              <w:rPr>
                <w:noProof/>
                <w:webHidden/>
              </w:rPr>
              <w:fldChar w:fldCharType="separate"/>
            </w:r>
            <w:r w:rsidR="0039365C">
              <w:rPr>
                <w:noProof/>
                <w:webHidden/>
              </w:rPr>
              <w:t>4</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395" w:history="1">
            <w:r w:rsidR="00CD3303" w:rsidRPr="009E6ED7">
              <w:rPr>
                <w:rStyle w:val="Hyperlink"/>
                <w:noProof/>
                <w:lang w:val="en-GB"/>
              </w:rPr>
              <w:t>2.4 Extracting Location Information from Text</w:t>
            </w:r>
            <w:r w:rsidR="00CD3303">
              <w:rPr>
                <w:noProof/>
                <w:webHidden/>
              </w:rPr>
              <w:tab/>
            </w:r>
            <w:r w:rsidR="00CD3303">
              <w:rPr>
                <w:noProof/>
                <w:webHidden/>
              </w:rPr>
              <w:fldChar w:fldCharType="begin"/>
            </w:r>
            <w:r w:rsidR="00CD3303">
              <w:rPr>
                <w:noProof/>
                <w:webHidden/>
              </w:rPr>
              <w:instrText xml:space="preserve"> PAGEREF _Toc504695395 \h </w:instrText>
            </w:r>
            <w:r w:rsidR="00CD3303">
              <w:rPr>
                <w:noProof/>
                <w:webHidden/>
              </w:rPr>
            </w:r>
            <w:r w:rsidR="00CD3303">
              <w:rPr>
                <w:noProof/>
                <w:webHidden/>
              </w:rPr>
              <w:fldChar w:fldCharType="separate"/>
            </w:r>
            <w:r w:rsidR="0039365C">
              <w:rPr>
                <w:noProof/>
                <w:webHidden/>
              </w:rPr>
              <w:t>4</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396" w:history="1">
            <w:r w:rsidR="00CD3303" w:rsidRPr="009E6ED7">
              <w:rPr>
                <w:rStyle w:val="Hyperlink"/>
                <w:noProof/>
                <w:lang w:val="en-GB"/>
              </w:rPr>
              <w:t>2.5 Relevant works in text visualization</w:t>
            </w:r>
            <w:r w:rsidR="00CD3303">
              <w:rPr>
                <w:noProof/>
                <w:webHidden/>
              </w:rPr>
              <w:tab/>
            </w:r>
            <w:r w:rsidR="00CD3303">
              <w:rPr>
                <w:noProof/>
                <w:webHidden/>
              </w:rPr>
              <w:fldChar w:fldCharType="begin"/>
            </w:r>
            <w:r w:rsidR="00CD3303">
              <w:rPr>
                <w:noProof/>
                <w:webHidden/>
              </w:rPr>
              <w:instrText xml:space="preserve"> PAGEREF _Toc504695396 \h </w:instrText>
            </w:r>
            <w:r w:rsidR="00CD3303">
              <w:rPr>
                <w:noProof/>
                <w:webHidden/>
              </w:rPr>
            </w:r>
            <w:r w:rsidR="00CD3303">
              <w:rPr>
                <w:noProof/>
                <w:webHidden/>
              </w:rPr>
              <w:fldChar w:fldCharType="separate"/>
            </w:r>
            <w:r w:rsidR="0039365C">
              <w:rPr>
                <w:noProof/>
                <w:webHidden/>
              </w:rPr>
              <w:t>5</w:t>
            </w:r>
            <w:r w:rsidR="00CD3303">
              <w:rPr>
                <w:noProof/>
                <w:webHidden/>
              </w:rPr>
              <w:fldChar w:fldCharType="end"/>
            </w:r>
          </w:hyperlink>
        </w:p>
        <w:p w:rsidR="00CD3303" w:rsidRDefault="002F4FD9">
          <w:pPr>
            <w:pStyle w:val="TOC1"/>
            <w:tabs>
              <w:tab w:val="left" w:pos="480"/>
              <w:tab w:val="right" w:leader="dot" w:pos="8224"/>
            </w:tabs>
            <w:rPr>
              <w:rFonts w:asciiTheme="minorHAnsi" w:eastAsiaTheme="minorEastAsia" w:hAnsiTheme="minorHAnsi"/>
              <w:noProof/>
              <w:sz w:val="22"/>
              <w:szCs w:val="20"/>
              <w:lang w:bidi="ne-NP"/>
            </w:rPr>
          </w:pPr>
          <w:hyperlink w:anchor="_Toc504695397" w:history="1">
            <w:r w:rsidR="00CD3303" w:rsidRPr="009E6ED7">
              <w:rPr>
                <w:rStyle w:val="Hyperlink"/>
                <w:noProof/>
              </w:rPr>
              <w:t>3.</w:t>
            </w:r>
            <w:r w:rsidR="00CD3303">
              <w:rPr>
                <w:rFonts w:asciiTheme="minorHAnsi" w:eastAsiaTheme="minorEastAsia" w:hAnsiTheme="minorHAnsi"/>
                <w:noProof/>
                <w:sz w:val="22"/>
                <w:szCs w:val="20"/>
                <w:lang w:bidi="ne-NP"/>
              </w:rPr>
              <w:tab/>
            </w:r>
            <w:r w:rsidR="00CD3303" w:rsidRPr="009E6ED7">
              <w:rPr>
                <w:rStyle w:val="Hyperlink"/>
                <w:noProof/>
              </w:rPr>
              <w:t>Methodology</w:t>
            </w:r>
            <w:r w:rsidR="00CD3303">
              <w:rPr>
                <w:noProof/>
                <w:webHidden/>
              </w:rPr>
              <w:tab/>
            </w:r>
            <w:r w:rsidR="00CD3303">
              <w:rPr>
                <w:noProof/>
                <w:webHidden/>
              </w:rPr>
              <w:fldChar w:fldCharType="begin"/>
            </w:r>
            <w:r w:rsidR="00CD3303">
              <w:rPr>
                <w:noProof/>
                <w:webHidden/>
              </w:rPr>
              <w:instrText xml:space="preserve"> PAGEREF _Toc504695397 \h </w:instrText>
            </w:r>
            <w:r w:rsidR="00CD3303">
              <w:rPr>
                <w:noProof/>
                <w:webHidden/>
              </w:rPr>
            </w:r>
            <w:r w:rsidR="00CD3303">
              <w:rPr>
                <w:noProof/>
                <w:webHidden/>
              </w:rPr>
              <w:fldChar w:fldCharType="separate"/>
            </w:r>
            <w:r w:rsidR="0039365C">
              <w:rPr>
                <w:noProof/>
                <w:webHidden/>
              </w:rPr>
              <w:t>6</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398" w:history="1">
            <w:r w:rsidR="00CD3303" w:rsidRPr="009E6ED7">
              <w:rPr>
                <w:rStyle w:val="Hyperlink"/>
                <w:noProof/>
              </w:rPr>
              <w:t>3.1 Building Corpus from text collections</w:t>
            </w:r>
            <w:r w:rsidR="00CD3303">
              <w:rPr>
                <w:noProof/>
                <w:webHidden/>
              </w:rPr>
              <w:tab/>
            </w:r>
            <w:r w:rsidR="00CD3303">
              <w:rPr>
                <w:noProof/>
                <w:webHidden/>
              </w:rPr>
              <w:fldChar w:fldCharType="begin"/>
            </w:r>
            <w:r w:rsidR="00CD3303">
              <w:rPr>
                <w:noProof/>
                <w:webHidden/>
              </w:rPr>
              <w:instrText xml:space="preserve"> PAGEREF _Toc504695398 \h </w:instrText>
            </w:r>
            <w:r w:rsidR="00CD3303">
              <w:rPr>
                <w:noProof/>
                <w:webHidden/>
              </w:rPr>
            </w:r>
            <w:r w:rsidR="00CD3303">
              <w:rPr>
                <w:noProof/>
                <w:webHidden/>
              </w:rPr>
              <w:fldChar w:fldCharType="separate"/>
            </w:r>
            <w:r w:rsidR="0039365C">
              <w:rPr>
                <w:noProof/>
                <w:webHidden/>
              </w:rPr>
              <w:t>6</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399" w:history="1">
            <w:r w:rsidR="00CD3303" w:rsidRPr="009E6ED7">
              <w:rPr>
                <w:rStyle w:val="Hyperlink"/>
                <w:noProof/>
              </w:rPr>
              <w:t>3.2 Extraction of Topic Model</w:t>
            </w:r>
            <w:r w:rsidR="00CD3303">
              <w:rPr>
                <w:noProof/>
                <w:webHidden/>
              </w:rPr>
              <w:tab/>
            </w:r>
            <w:r w:rsidR="00CD3303">
              <w:rPr>
                <w:noProof/>
                <w:webHidden/>
              </w:rPr>
              <w:fldChar w:fldCharType="begin"/>
            </w:r>
            <w:r w:rsidR="00CD3303">
              <w:rPr>
                <w:noProof/>
                <w:webHidden/>
              </w:rPr>
              <w:instrText xml:space="preserve"> PAGEREF _Toc504695399 \h </w:instrText>
            </w:r>
            <w:r w:rsidR="00CD3303">
              <w:rPr>
                <w:noProof/>
                <w:webHidden/>
              </w:rPr>
            </w:r>
            <w:r w:rsidR="00CD3303">
              <w:rPr>
                <w:noProof/>
                <w:webHidden/>
              </w:rPr>
              <w:fldChar w:fldCharType="separate"/>
            </w:r>
            <w:r w:rsidR="0039365C">
              <w:rPr>
                <w:noProof/>
                <w:webHidden/>
              </w:rPr>
              <w:t>8</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400" w:history="1">
            <w:r w:rsidR="00CD3303" w:rsidRPr="009E6ED7">
              <w:rPr>
                <w:rStyle w:val="Hyperlink"/>
                <w:noProof/>
              </w:rPr>
              <w:t>3.3 Identification of location information from the collection of text</w:t>
            </w:r>
            <w:r w:rsidR="00CD3303">
              <w:rPr>
                <w:noProof/>
                <w:webHidden/>
              </w:rPr>
              <w:tab/>
            </w:r>
            <w:r w:rsidR="00CD3303">
              <w:rPr>
                <w:noProof/>
                <w:webHidden/>
              </w:rPr>
              <w:fldChar w:fldCharType="begin"/>
            </w:r>
            <w:r w:rsidR="00CD3303">
              <w:rPr>
                <w:noProof/>
                <w:webHidden/>
              </w:rPr>
              <w:instrText xml:space="preserve"> PAGEREF _Toc504695400 \h </w:instrText>
            </w:r>
            <w:r w:rsidR="00CD3303">
              <w:rPr>
                <w:noProof/>
                <w:webHidden/>
              </w:rPr>
            </w:r>
            <w:r w:rsidR="00CD3303">
              <w:rPr>
                <w:noProof/>
                <w:webHidden/>
              </w:rPr>
              <w:fldChar w:fldCharType="separate"/>
            </w:r>
            <w:r w:rsidR="0039365C">
              <w:rPr>
                <w:noProof/>
                <w:webHidden/>
              </w:rPr>
              <w:t>9</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401" w:history="1">
            <w:r w:rsidR="00CD3303" w:rsidRPr="009E6ED7">
              <w:rPr>
                <w:rStyle w:val="Hyperlink"/>
                <w:noProof/>
              </w:rPr>
              <w:t>3.4 Geovisualization</w:t>
            </w:r>
            <w:r w:rsidR="00CD3303">
              <w:rPr>
                <w:noProof/>
                <w:webHidden/>
              </w:rPr>
              <w:tab/>
            </w:r>
            <w:r w:rsidR="00CD3303">
              <w:rPr>
                <w:noProof/>
                <w:webHidden/>
              </w:rPr>
              <w:fldChar w:fldCharType="begin"/>
            </w:r>
            <w:r w:rsidR="00CD3303">
              <w:rPr>
                <w:noProof/>
                <w:webHidden/>
              </w:rPr>
              <w:instrText xml:space="preserve"> PAGEREF _Toc504695401 \h </w:instrText>
            </w:r>
            <w:r w:rsidR="00CD3303">
              <w:rPr>
                <w:noProof/>
                <w:webHidden/>
              </w:rPr>
            </w:r>
            <w:r w:rsidR="00CD3303">
              <w:rPr>
                <w:noProof/>
                <w:webHidden/>
              </w:rPr>
              <w:fldChar w:fldCharType="separate"/>
            </w:r>
            <w:r w:rsidR="0039365C">
              <w:rPr>
                <w:noProof/>
                <w:webHidden/>
              </w:rPr>
              <w:t>9</w:t>
            </w:r>
            <w:r w:rsidR="00CD3303">
              <w:rPr>
                <w:noProof/>
                <w:webHidden/>
              </w:rPr>
              <w:fldChar w:fldCharType="end"/>
            </w:r>
          </w:hyperlink>
        </w:p>
        <w:p w:rsidR="00CD3303" w:rsidRDefault="002F4FD9">
          <w:pPr>
            <w:pStyle w:val="TOC1"/>
            <w:tabs>
              <w:tab w:val="left" w:pos="480"/>
              <w:tab w:val="right" w:leader="dot" w:pos="8224"/>
            </w:tabs>
            <w:rPr>
              <w:rFonts w:asciiTheme="minorHAnsi" w:eastAsiaTheme="minorEastAsia" w:hAnsiTheme="minorHAnsi"/>
              <w:noProof/>
              <w:sz w:val="22"/>
              <w:szCs w:val="20"/>
              <w:lang w:bidi="ne-NP"/>
            </w:rPr>
          </w:pPr>
          <w:hyperlink w:anchor="_Toc504695402" w:history="1">
            <w:r w:rsidR="00CD3303" w:rsidRPr="009E6ED7">
              <w:rPr>
                <w:rStyle w:val="Hyperlink"/>
                <w:noProof/>
              </w:rPr>
              <w:t>4.</w:t>
            </w:r>
            <w:r w:rsidR="00CD3303">
              <w:rPr>
                <w:rFonts w:asciiTheme="minorHAnsi" w:eastAsiaTheme="minorEastAsia" w:hAnsiTheme="minorHAnsi"/>
                <w:noProof/>
                <w:sz w:val="22"/>
                <w:szCs w:val="20"/>
                <w:lang w:bidi="ne-NP"/>
              </w:rPr>
              <w:tab/>
            </w:r>
            <w:r w:rsidR="00CD3303" w:rsidRPr="009E6ED7">
              <w:rPr>
                <w:rStyle w:val="Hyperlink"/>
                <w:noProof/>
              </w:rPr>
              <w:t>Results</w:t>
            </w:r>
            <w:r w:rsidR="00CD3303">
              <w:rPr>
                <w:noProof/>
                <w:webHidden/>
              </w:rPr>
              <w:tab/>
            </w:r>
            <w:r w:rsidR="00CD3303">
              <w:rPr>
                <w:noProof/>
                <w:webHidden/>
              </w:rPr>
              <w:fldChar w:fldCharType="begin"/>
            </w:r>
            <w:r w:rsidR="00CD3303">
              <w:rPr>
                <w:noProof/>
                <w:webHidden/>
              </w:rPr>
              <w:instrText xml:space="preserve"> PAGEREF _Toc504695402 \h </w:instrText>
            </w:r>
            <w:r w:rsidR="00CD3303">
              <w:rPr>
                <w:noProof/>
                <w:webHidden/>
              </w:rPr>
            </w:r>
            <w:r w:rsidR="00CD3303">
              <w:rPr>
                <w:noProof/>
                <w:webHidden/>
              </w:rPr>
              <w:fldChar w:fldCharType="separate"/>
            </w:r>
            <w:r w:rsidR="0039365C">
              <w:rPr>
                <w:noProof/>
                <w:webHidden/>
              </w:rPr>
              <w:t>10</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403" w:history="1">
            <w:r w:rsidR="00CD3303" w:rsidRPr="009E6ED7">
              <w:rPr>
                <w:rStyle w:val="Hyperlink"/>
                <w:noProof/>
              </w:rPr>
              <w:t>4.1 Overview</w:t>
            </w:r>
            <w:r w:rsidR="00CD3303">
              <w:rPr>
                <w:noProof/>
                <w:webHidden/>
              </w:rPr>
              <w:tab/>
            </w:r>
            <w:r w:rsidR="00CD3303">
              <w:rPr>
                <w:noProof/>
                <w:webHidden/>
              </w:rPr>
              <w:fldChar w:fldCharType="begin"/>
            </w:r>
            <w:r w:rsidR="00CD3303">
              <w:rPr>
                <w:noProof/>
                <w:webHidden/>
              </w:rPr>
              <w:instrText xml:space="preserve"> PAGEREF _Toc504695403 \h </w:instrText>
            </w:r>
            <w:r w:rsidR="00CD3303">
              <w:rPr>
                <w:noProof/>
                <w:webHidden/>
              </w:rPr>
            </w:r>
            <w:r w:rsidR="00CD3303">
              <w:rPr>
                <w:noProof/>
                <w:webHidden/>
              </w:rPr>
              <w:fldChar w:fldCharType="separate"/>
            </w:r>
            <w:r w:rsidR="0039365C">
              <w:rPr>
                <w:noProof/>
                <w:webHidden/>
              </w:rPr>
              <w:t>10</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404" w:history="1">
            <w:r w:rsidR="00CD3303" w:rsidRPr="009E6ED7">
              <w:rPr>
                <w:rStyle w:val="Hyperlink"/>
                <w:noProof/>
              </w:rPr>
              <w:t>4.2 Topic Models</w:t>
            </w:r>
            <w:r w:rsidR="00CD3303">
              <w:rPr>
                <w:noProof/>
                <w:webHidden/>
              </w:rPr>
              <w:tab/>
            </w:r>
            <w:r w:rsidR="00CD3303">
              <w:rPr>
                <w:noProof/>
                <w:webHidden/>
              </w:rPr>
              <w:fldChar w:fldCharType="begin"/>
            </w:r>
            <w:r w:rsidR="00CD3303">
              <w:rPr>
                <w:noProof/>
                <w:webHidden/>
              </w:rPr>
              <w:instrText xml:space="preserve"> PAGEREF _Toc504695404 \h </w:instrText>
            </w:r>
            <w:r w:rsidR="00CD3303">
              <w:rPr>
                <w:noProof/>
                <w:webHidden/>
              </w:rPr>
            </w:r>
            <w:r w:rsidR="00CD3303">
              <w:rPr>
                <w:noProof/>
                <w:webHidden/>
              </w:rPr>
              <w:fldChar w:fldCharType="separate"/>
            </w:r>
            <w:r w:rsidR="0039365C">
              <w:rPr>
                <w:noProof/>
                <w:webHidden/>
              </w:rPr>
              <w:t>10</w:t>
            </w:r>
            <w:r w:rsidR="00CD3303">
              <w:rPr>
                <w:noProof/>
                <w:webHidden/>
              </w:rPr>
              <w:fldChar w:fldCharType="end"/>
            </w:r>
          </w:hyperlink>
        </w:p>
        <w:p w:rsidR="00CD3303" w:rsidRDefault="002F4FD9">
          <w:pPr>
            <w:pStyle w:val="TOC2"/>
            <w:tabs>
              <w:tab w:val="right" w:leader="dot" w:pos="8224"/>
            </w:tabs>
            <w:rPr>
              <w:rFonts w:asciiTheme="minorHAnsi" w:eastAsiaTheme="minorEastAsia" w:hAnsiTheme="minorHAnsi"/>
              <w:noProof/>
              <w:sz w:val="22"/>
              <w:szCs w:val="20"/>
              <w:lang w:bidi="ne-NP"/>
            </w:rPr>
          </w:pPr>
          <w:hyperlink w:anchor="_Toc504695405" w:history="1">
            <w:r w:rsidR="00CD3303" w:rsidRPr="009E6ED7">
              <w:rPr>
                <w:rStyle w:val="Hyperlink"/>
                <w:noProof/>
              </w:rPr>
              <w:t>4.3 Geovisualization</w:t>
            </w:r>
            <w:r w:rsidR="00CD3303">
              <w:rPr>
                <w:noProof/>
                <w:webHidden/>
              </w:rPr>
              <w:tab/>
            </w:r>
            <w:r w:rsidR="00CD3303">
              <w:rPr>
                <w:noProof/>
                <w:webHidden/>
              </w:rPr>
              <w:fldChar w:fldCharType="begin"/>
            </w:r>
            <w:r w:rsidR="00CD3303">
              <w:rPr>
                <w:noProof/>
                <w:webHidden/>
              </w:rPr>
              <w:instrText xml:space="preserve"> PAGEREF _Toc504695405 \h </w:instrText>
            </w:r>
            <w:r w:rsidR="00CD3303">
              <w:rPr>
                <w:noProof/>
                <w:webHidden/>
              </w:rPr>
            </w:r>
            <w:r w:rsidR="00CD3303">
              <w:rPr>
                <w:noProof/>
                <w:webHidden/>
              </w:rPr>
              <w:fldChar w:fldCharType="separate"/>
            </w:r>
            <w:r w:rsidR="0039365C">
              <w:rPr>
                <w:noProof/>
                <w:webHidden/>
              </w:rPr>
              <w:t>11</w:t>
            </w:r>
            <w:r w:rsidR="00CD3303">
              <w:rPr>
                <w:noProof/>
                <w:webHidden/>
              </w:rPr>
              <w:fldChar w:fldCharType="end"/>
            </w:r>
          </w:hyperlink>
        </w:p>
        <w:p w:rsidR="00CD3303" w:rsidRDefault="002F4FD9">
          <w:pPr>
            <w:pStyle w:val="TOC1"/>
            <w:tabs>
              <w:tab w:val="left" w:pos="480"/>
              <w:tab w:val="right" w:leader="dot" w:pos="8224"/>
            </w:tabs>
            <w:rPr>
              <w:rFonts w:asciiTheme="minorHAnsi" w:eastAsiaTheme="minorEastAsia" w:hAnsiTheme="minorHAnsi"/>
              <w:noProof/>
              <w:sz w:val="22"/>
              <w:szCs w:val="20"/>
              <w:lang w:bidi="ne-NP"/>
            </w:rPr>
          </w:pPr>
          <w:hyperlink w:anchor="_Toc504695406" w:history="1">
            <w:r w:rsidR="00CD3303" w:rsidRPr="009E6ED7">
              <w:rPr>
                <w:rStyle w:val="Hyperlink"/>
                <w:noProof/>
              </w:rPr>
              <w:t>5.</w:t>
            </w:r>
            <w:r w:rsidR="00CD3303">
              <w:rPr>
                <w:rFonts w:asciiTheme="minorHAnsi" w:eastAsiaTheme="minorEastAsia" w:hAnsiTheme="minorHAnsi"/>
                <w:noProof/>
                <w:sz w:val="22"/>
                <w:szCs w:val="20"/>
                <w:lang w:bidi="ne-NP"/>
              </w:rPr>
              <w:tab/>
            </w:r>
            <w:r w:rsidR="00CD3303" w:rsidRPr="009E6ED7">
              <w:rPr>
                <w:rStyle w:val="Hyperlink"/>
                <w:noProof/>
              </w:rPr>
              <w:t>CONCLUSIONS</w:t>
            </w:r>
            <w:r w:rsidR="00CD3303">
              <w:rPr>
                <w:noProof/>
                <w:webHidden/>
              </w:rPr>
              <w:tab/>
            </w:r>
            <w:r w:rsidR="00CD3303">
              <w:rPr>
                <w:noProof/>
                <w:webHidden/>
              </w:rPr>
              <w:fldChar w:fldCharType="begin"/>
            </w:r>
            <w:r w:rsidR="00CD3303">
              <w:rPr>
                <w:noProof/>
                <w:webHidden/>
              </w:rPr>
              <w:instrText xml:space="preserve"> PAGEREF _Toc504695406 \h </w:instrText>
            </w:r>
            <w:r w:rsidR="00CD3303">
              <w:rPr>
                <w:noProof/>
                <w:webHidden/>
              </w:rPr>
            </w:r>
            <w:r w:rsidR="00CD3303">
              <w:rPr>
                <w:noProof/>
                <w:webHidden/>
              </w:rPr>
              <w:fldChar w:fldCharType="separate"/>
            </w:r>
            <w:r w:rsidR="0039365C">
              <w:rPr>
                <w:noProof/>
                <w:webHidden/>
              </w:rPr>
              <w:t>13</w:t>
            </w:r>
            <w:r w:rsidR="00CD3303">
              <w:rPr>
                <w:noProof/>
                <w:webHidden/>
              </w:rPr>
              <w:fldChar w:fldCharType="end"/>
            </w:r>
          </w:hyperlink>
        </w:p>
        <w:p w:rsidR="00CD3303" w:rsidRDefault="002F4FD9">
          <w:pPr>
            <w:pStyle w:val="TOC1"/>
            <w:tabs>
              <w:tab w:val="left" w:pos="480"/>
              <w:tab w:val="right" w:leader="dot" w:pos="8224"/>
            </w:tabs>
            <w:rPr>
              <w:rFonts w:asciiTheme="minorHAnsi" w:eastAsiaTheme="minorEastAsia" w:hAnsiTheme="minorHAnsi"/>
              <w:noProof/>
              <w:sz w:val="22"/>
              <w:szCs w:val="20"/>
              <w:lang w:bidi="ne-NP"/>
            </w:rPr>
          </w:pPr>
          <w:hyperlink w:anchor="_Toc504695407" w:history="1">
            <w:r w:rsidR="00CD3303" w:rsidRPr="009E6ED7">
              <w:rPr>
                <w:rStyle w:val="Hyperlink"/>
                <w:noProof/>
              </w:rPr>
              <w:t>6.</w:t>
            </w:r>
            <w:r w:rsidR="00CD3303">
              <w:rPr>
                <w:rFonts w:asciiTheme="minorHAnsi" w:eastAsiaTheme="minorEastAsia" w:hAnsiTheme="minorHAnsi"/>
                <w:noProof/>
                <w:sz w:val="22"/>
                <w:szCs w:val="20"/>
                <w:lang w:bidi="ne-NP"/>
              </w:rPr>
              <w:tab/>
            </w:r>
            <w:r w:rsidR="00CD3303" w:rsidRPr="009E6ED7">
              <w:rPr>
                <w:rStyle w:val="Hyperlink"/>
                <w:noProof/>
              </w:rPr>
              <w:t>FUTURE WORK</w:t>
            </w:r>
            <w:r w:rsidR="00CD3303">
              <w:rPr>
                <w:noProof/>
                <w:webHidden/>
              </w:rPr>
              <w:tab/>
            </w:r>
            <w:r w:rsidR="00CD3303">
              <w:rPr>
                <w:noProof/>
                <w:webHidden/>
              </w:rPr>
              <w:fldChar w:fldCharType="begin"/>
            </w:r>
            <w:r w:rsidR="00CD3303">
              <w:rPr>
                <w:noProof/>
                <w:webHidden/>
              </w:rPr>
              <w:instrText xml:space="preserve"> PAGEREF _Toc504695407 \h </w:instrText>
            </w:r>
            <w:r w:rsidR="00CD3303">
              <w:rPr>
                <w:noProof/>
                <w:webHidden/>
              </w:rPr>
            </w:r>
            <w:r w:rsidR="00CD3303">
              <w:rPr>
                <w:noProof/>
                <w:webHidden/>
              </w:rPr>
              <w:fldChar w:fldCharType="separate"/>
            </w:r>
            <w:r w:rsidR="0039365C">
              <w:rPr>
                <w:noProof/>
                <w:webHidden/>
              </w:rPr>
              <w:t>14</w:t>
            </w:r>
            <w:r w:rsidR="00CD3303">
              <w:rPr>
                <w:noProof/>
                <w:webHidden/>
              </w:rPr>
              <w:fldChar w:fldCharType="end"/>
            </w:r>
          </w:hyperlink>
        </w:p>
        <w:p w:rsidR="00CD3303" w:rsidRDefault="002F4FD9">
          <w:pPr>
            <w:pStyle w:val="TOC1"/>
            <w:tabs>
              <w:tab w:val="left" w:pos="480"/>
              <w:tab w:val="right" w:leader="dot" w:pos="8224"/>
            </w:tabs>
            <w:rPr>
              <w:rFonts w:asciiTheme="minorHAnsi" w:eastAsiaTheme="minorEastAsia" w:hAnsiTheme="minorHAnsi"/>
              <w:noProof/>
              <w:sz w:val="22"/>
              <w:szCs w:val="20"/>
              <w:lang w:bidi="ne-NP"/>
            </w:rPr>
          </w:pPr>
          <w:hyperlink w:anchor="_Toc504695408" w:history="1">
            <w:r w:rsidR="00CD3303" w:rsidRPr="009E6ED7">
              <w:rPr>
                <w:rStyle w:val="Hyperlink"/>
                <w:noProof/>
              </w:rPr>
              <w:t>7.</w:t>
            </w:r>
            <w:r w:rsidR="00CD3303">
              <w:rPr>
                <w:rFonts w:asciiTheme="minorHAnsi" w:eastAsiaTheme="minorEastAsia" w:hAnsiTheme="minorHAnsi"/>
                <w:noProof/>
                <w:sz w:val="22"/>
                <w:szCs w:val="20"/>
                <w:lang w:bidi="ne-NP"/>
              </w:rPr>
              <w:tab/>
            </w:r>
            <w:r w:rsidR="00CD3303" w:rsidRPr="009E6ED7">
              <w:rPr>
                <w:rStyle w:val="Hyperlink"/>
                <w:noProof/>
              </w:rPr>
              <w:t>References</w:t>
            </w:r>
            <w:r w:rsidR="00CD3303">
              <w:rPr>
                <w:noProof/>
                <w:webHidden/>
              </w:rPr>
              <w:tab/>
            </w:r>
            <w:r w:rsidR="00CD3303">
              <w:rPr>
                <w:noProof/>
                <w:webHidden/>
              </w:rPr>
              <w:fldChar w:fldCharType="begin"/>
            </w:r>
            <w:r w:rsidR="00CD3303">
              <w:rPr>
                <w:noProof/>
                <w:webHidden/>
              </w:rPr>
              <w:instrText xml:space="preserve"> PAGEREF _Toc504695408 \h </w:instrText>
            </w:r>
            <w:r w:rsidR="00CD3303">
              <w:rPr>
                <w:noProof/>
                <w:webHidden/>
              </w:rPr>
            </w:r>
            <w:r w:rsidR="00CD3303">
              <w:rPr>
                <w:noProof/>
                <w:webHidden/>
              </w:rPr>
              <w:fldChar w:fldCharType="separate"/>
            </w:r>
            <w:r w:rsidR="0039365C">
              <w:rPr>
                <w:noProof/>
                <w:webHidden/>
              </w:rPr>
              <w:t>15</w:t>
            </w:r>
            <w:r w:rsidR="00CD3303">
              <w:rPr>
                <w:noProof/>
                <w:webHidden/>
              </w:rPr>
              <w:fldChar w:fldCharType="end"/>
            </w:r>
          </w:hyperlink>
        </w:p>
        <w:p w:rsidR="00CD3303" w:rsidRDefault="002F4FD9">
          <w:pPr>
            <w:pStyle w:val="TOC1"/>
            <w:tabs>
              <w:tab w:val="left" w:pos="480"/>
              <w:tab w:val="right" w:leader="dot" w:pos="8224"/>
            </w:tabs>
            <w:rPr>
              <w:rFonts w:asciiTheme="minorHAnsi" w:eastAsiaTheme="minorEastAsia" w:hAnsiTheme="minorHAnsi"/>
              <w:noProof/>
              <w:sz w:val="22"/>
              <w:szCs w:val="20"/>
              <w:lang w:bidi="ne-NP"/>
            </w:rPr>
          </w:pPr>
          <w:hyperlink w:anchor="_Toc504695409" w:history="1">
            <w:r w:rsidR="00CD3303" w:rsidRPr="009E6ED7">
              <w:rPr>
                <w:rStyle w:val="Hyperlink"/>
                <w:noProof/>
              </w:rPr>
              <w:t>8.</w:t>
            </w:r>
            <w:r w:rsidR="00CD3303">
              <w:rPr>
                <w:rFonts w:asciiTheme="minorHAnsi" w:eastAsiaTheme="minorEastAsia" w:hAnsiTheme="minorHAnsi"/>
                <w:noProof/>
                <w:sz w:val="22"/>
                <w:szCs w:val="20"/>
                <w:lang w:bidi="ne-NP"/>
              </w:rPr>
              <w:tab/>
            </w:r>
            <w:r w:rsidR="00CD3303" w:rsidRPr="009E6ED7">
              <w:rPr>
                <w:rStyle w:val="Hyperlink"/>
                <w:noProof/>
              </w:rPr>
              <w:t>APPENDICES</w:t>
            </w:r>
            <w:r w:rsidR="00CD3303">
              <w:rPr>
                <w:noProof/>
                <w:webHidden/>
              </w:rPr>
              <w:tab/>
            </w:r>
            <w:r w:rsidR="00CD3303">
              <w:rPr>
                <w:noProof/>
                <w:webHidden/>
              </w:rPr>
              <w:fldChar w:fldCharType="begin"/>
            </w:r>
            <w:r w:rsidR="00CD3303">
              <w:rPr>
                <w:noProof/>
                <w:webHidden/>
              </w:rPr>
              <w:instrText xml:space="preserve"> PAGEREF _Toc504695409 \h </w:instrText>
            </w:r>
            <w:r w:rsidR="00CD3303">
              <w:rPr>
                <w:noProof/>
                <w:webHidden/>
              </w:rPr>
            </w:r>
            <w:r w:rsidR="00CD3303">
              <w:rPr>
                <w:noProof/>
                <w:webHidden/>
              </w:rPr>
              <w:fldChar w:fldCharType="separate"/>
            </w:r>
            <w:r w:rsidR="0039365C">
              <w:rPr>
                <w:noProof/>
                <w:webHidden/>
              </w:rPr>
              <w:t>16</w:t>
            </w:r>
            <w:r w:rsidR="00CD3303">
              <w:rPr>
                <w:noProof/>
                <w:webHidden/>
              </w:rPr>
              <w:fldChar w:fldCharType="end"/>
            </w:r>
          </w:hyperlink>
        </w:p>
        <w:p w:rsidR="00A41994" w:rsidRDefault="00A41994" w:rsidP="00A8639A">
          <w:pPr>
            <w:spacing w:line="276" w:lineRule="auto"/>
          </w:pPr>
          <w:r>
            <w:rPr>
              <w:b/>
              <w:bCs/>
              <w:noProof/>
            </w:rPr>
            <w:fldChar w:fldCharType="end"/>
          </w:r>
        </w:p>
      </w:sdtContent>
    </w:sdt>
    <w:p w:rsidR="003B38E1" w:rsidRDefault="003B38E1">
      <w:pPr>
        <w:spacing w:before="0" w:after="160" w:line="259" w:lineRule="auto"/>
        <w:jc w:val="left"/>
      </w:pPr>
      <w:r>
        <w:br w:type="page"/>
      </w:r>
    </w:p>
    <w:p w:rsidR="003B38E1" w:rsidRDefault="003B38E1" w:rsidP="003B38E1">
      <w:pPr>
        <w:pStyle w:val="Heading"/>
        <w:outlineLvl w:val="0"/>
      </w:pPr>
      <w:bookmarkStart w:id="4" w:name="_Toc504695386"/>
      <w:r w:rsidRPr="00975C58">
        <w:lastRenderedPageBreak/>
        <w:t xml:space="preserve">INDEX OF </w:t>
      </w:r>
      <w:r w:rsidR="00301162">
        <w:t>FIGURE</w:t>
      </w:r>
      <w:r w:rsidRPr="00975C58">
        <w:t>S</w:t>
      </w:r>
      <w:bookmarkEnd w:id="4"/>
    </w:p>
    <w:p w:rsidR="00D86983" w:rsidRDefault="00301162">
      <w:pPr>
        <w:pStyle w:val="TableofFigures"/>
        <w:tabs>
          <w:tab w:val="right" w:leader="dot" w:pos="8224"/>
        </w:tabs>
        <w:rPr>
          <w:rFonts w:asciiTheme="minorHAnsi" w:eastAsiaTheme="minorEastAsia" w:hAnsiTheme="minorHAnsi"/>
          <w:noProof/>
          <w:sz w:val="22"/>
          <w:szCs w:val="20"/>
          <w:lang w:bidi="ne-NP"/>
        </w:rPr>
      </w:pPr>
      <w:r>
        <w:rPr>
          <w:b/>
          <w:bCs/>
        </w:rPr>
        <w:fldChar w:fldCharType="begin"/>
      </w:r>
      <w:r>
        <w:rPr>
          <w:b/>
          <w:bCs/>
        </w:rPr>
        <w:instrText xml:space="preserve"> TOC \h \z \c "Figure" </w:instrText>
      </w:r>
      <w:r>
        <w:rPr>
          <w:b/>
          <w:bCs/>
        </w:rPr>
        <w:fldChar w:fldCharType="separate"/>
      </w:r>
      <w:hyperlink w:anchor="_Toc504678651" w:history="1">
        <w:r w:rsidR="00D86983" w:rsidRPr="00C42B4E">
          <w:rPr>
            <w:rStyle w:val="Hyperlink"/>
            <w:noProof/>
          </w:rPr>
          <w:t xml:space="preserve">Figure 1: </w:t>
        </w:r>
        <w:r w:rsidR="00D86983" w:rsidRPr="00C42B4E">
          <w:rPr>
            <w:rStyle w:val="Hyperlink"/>
            <w:bCs/>
            <w:noProof/>
          </w:rPr>
          <w:t>Methodology</w:t>
        </w:r>
        <w:r w:rsidR="00D86983">
          <w:rPr>
            <w:noProof/>
            <w:webHidden/>
          </w:rPr>
          <w:tab/>
        </w:r>
        <w:r w:rsidR="00D86983">
          <w:rPr>
            <w:noProof/>
            <w:webHidden/>
          </w:rPr>
          <w:fldChar w:fldCharType="begin"/>
        </w:r>
        <w:r w:rsidR="00D86983">
          <w:rPr>
            <w:noProof/>
            <w:webHidden/>
          </w:rPr>
          <w:instrText xml:space="preserve"> PAGEREF _Toc504678651 \h </w:instrText>
        </w:r>
        <w:r w:rsidR="00D86983">
          <w:rPr>
            <w:noProof/>
            <w:webHidden/>
          </w:rPr>
        </w:r>
        <w:r w:rsidR="00D86983">
          <w:rPr>
            <w:noProof/>
            <w:webHidden/>
          </w:rPr>
          <w:fldChar w:fldCharType="separate"/>
        </w:r>
        <w:r w:rsidR="0039365C">
          <w:rPr>
            <w:noProof/>
            <w:webHidden/>
          </w:rPr>
          <w:t>6</w:t>
        </w:r>
        <w:r w:rsidR="00D86983">
          <w:rPr>
            <w:noProof/>
            <w:webHidden/>
          </w:rPr>
          <w:fldChar w:fldCharType="end"/>
        </w:r>
      </w:hyperlink>
    </w:p>
    <w:p w:rsidR="00D86983" w:rsidRDefault="002F4FD9">
      <w:pPr>
        <w:pStyle w:val="TableofFigures"/>
        <w:tabs>
          <w:tab w:val="right" w:leader="dot" w:pos="8224"/>
        </w:tabs>
        <w:rPr>
          <w:rFonts w:asciiTheme="minorHAnsi" w:eastAsiaTheme="minorEastAsia" w:hAnsiTheme="minorHAnsi"/>
          <w:noProof/>
          <w:sz w:val="22"/>
          <w:szCs w:val="20"/>
          <w:lang w:bidi="ne-NP"/>
        </w:rPr>
      </w:pPr>
      <w:hyperlink w:anchor="_Toc504678652" w:history="1">
        <w:r w:rsidR="00D86983" w:rsidRPr="00C42B4E">
          <w:rPr>
            <w:rStyle w:val="Hyperlink"/>
            <w:noProof/>
          </w:rPr>
          <w:t>Figure 2 : Visualization of topics (Topic 1 highlighted in red) using pyLDAvis</w:t>
        </w:r>
        <w:r w:rsidR="00D86983">
          <w:rPr>
            <w:noProof/>
            <w:webHidden/>
          </w:rPr>
          <w:tab/>
        </w:r>
        <w:r w:rsidR="00D86983">
          <w:rPr>
            <w:noProof/>
            <w:webHidden/>
          </w:rPr>
          <w:fldChar w:fldCharType="begin"/>
        </w:r>
        <w:r w:rsidR="00D86983">
          <w:rPr>
            <w:noProof/>
            <w:webHidden/>
          </w:rPr>
          <w:instrText xml:space="preserve"> PAGEREF _Toc504678652 \h </w:instrText>
        </w:r>
        <w:r w:rsidR="00D86983">
          <w:rPr>
            <w:noProof/>
            <w:webHidden/>
          </w:rPr>
        </w:r>
        <w:r w:rsidR="00D86983">
          <w:rPr>
            <w:noProof/>
            <w:webHidden/>
          </w:rPr>
          <w:fldChar w:fldCharType="separate"/>
        </w:r>
        <w:r w:rsidR="0039365C">
          <w:rPr>
            <w:noProof/>
            <w:webHidden/>
          </w:rPr>
          <w:t>10</w:t>
        </w:r>
        <w:r w:rsidR="00D86983">
          <w:rPr>
            <w:noProof/>
            <w:webHidden/>
          </w:rPr>
          <w:fldChar w:fldCharType="end"/>
        </w:r>
      </w:hyperlink>
    </w:p>
    <w:p w:rsidR="00D86983" w:rsidRDefault="002F4FD9">
      <w:pPr>
        <w:pStyle w:val="TableofFigures"/>
        <w:tabs>
          <w:tab w:val="right" w:leader="dot" w:pos="8224"/>
        </w:tabs>
        <w:rPr>
          <w:rFonts w:asciiTheme="minorHAnsi" w:eastAsiaTheme="minorEastAsia" w:hAnsiTheme="minorHAnsi"/>
          <w:noProof/>
          <w:sz w:val="22"/>
          <w:szCs w:val="20"/>
          <w:lang w:bidi="ne-NP"/>
        </w:rPr>
      </w:pPr>
      <w:hyperlink w:anchor="_Toc504678653" w:history="1">
        <w:r w:rsidR="00D86983" w:rsidRPr="00C42B4E">
          <w:rPr>
            <w:rStyle w:val="Hyperlink"/>
            <w:noProof/>
          </w:rPr>
          <w:t>Figure 3: Visualization of topics (Topic 10 in red) using pyLDAvis</w:t>
        </w:r>
        <w:r w:rsidR="00D86983">
          <w:rPr>
            <w:noProof/>
            <w:webHidden/>
          </w:rPr>
          <w:tab/>
        </w:r>
        <w:r w:rsidR="00D86983">
          <w:rPr>
            <w:noProof/>
            <w:webHidden/>
          </w:rPr>
          <w:fldChar w:fldCharType="begin"/>
        </w:r>
        <w:r w:rsidR="00D86983">
          <w:rPr>
            <w:noProof/>
            <w:webHidden/>
          </w:rPr>
          <w:instrText xml:space="preserve"> PAGEREF _Toc504678653 \h </w:instrText>
        </w:r>
        <w:r w:rsidR="00D86983">
          <w:rPr>
            <w:noProof/>
            <w:webHidden/>
          </w:rPr>
        </w:r>
        <w:r w:rsidR="00D86983">
          <w:rPr>
            <w:noProof/>
            <w:webHidden/>
          </w:rPr>
          <w:fldChar w:fldCharType="separate"/>
        </w:r>
        <w:r w:rsidR="0039365C">
          <w:rPr>
            <w:noProof/>
            <w:webHidden/>
          </w:rPr>
          <w:t>11</w:t>
        </w:r>
        <w:r w:rsidR="00D86983">
          <w:rPr>
            <w:noProof/>
            <w:webHidden/>
          </w:rPr>
          <w:fldChar w:fldCharType="end"/>
        </w:r>
      </w:hyperlink>
    </w:p>
    <w:p w:rsidR="00D86983" w:rsidRDefault="002F4FD9">
      <w:pPr>
        <w:pStyle w:val="TableofFigures"/>
        <w:tabs>
          <w:tab w:val="right" w:leader="dot" w:pos="8224"/>
        </w:tabs>
        <w:rPr>
          <w:rFonts w:asciiTheme="minorHAnsi" w:eastAsiaTheme="minorEastAsia" w:hAnsiTheme="minorHAnsi"/>
          <w:noProof/>
          <w:sz w:val="22"/>
          <w:szCs w:val="20"/>
          <w:lang w:bidi="ne-NP"/>
        </w:rPr>
      </w:pPr>
      <w:hyperlink w:anchor="_Toc504678654" w:history="1">
        <w:r w:rsidR="00D86983" w:rsidRPr="00C42B4E">
          <w:rPr>
            <w:rStyle w:val="Hyperlink"/>
            <w:noProof/>
          </w:rPr>
          <w:t>Figure 4: Screenshot of Geovisualization of Topic Number 0</w:t>
        </w:r>
        <w:r w:rsidR="00D86983">
          <w:rPr>
            <w:noProof/>
            <w:webHidden/>
          </w:rPr>
          <w:tab/>
        </w:r>
        <w:r w:rsidR="00D86983">
          <w:rPr>
            <w:noProof/>
            <w:webHidden/>
          </w:rPr>
          <w:fldChar w:fldCharType="begin"/>
        </w:r>
        <w:r w:rsidR="00D86983">
          <w:rPr>
            <w:noProof/>
            <w:webHidden/>
          </w:rPr>
          <w:instrText xml:space="preserve"> PAGEREF _Toc504678654 \h </w:instrText>
        </w:r>
        <w:r w:rsidR="00D86983">
          <w:rPr>
            <w:noProof/>
            <w:webHidden/>
          </w:rPr>
        </w:r>
        <w:r w:rsidR="00D86983">
          <w:rPr>
            <w:noProof/>
            <w:webHidden/>
          </w:rPr>
          <w:fldChar w:fldCharType="separate"/>
        </w:r>
        <w:r w:rsidR="0039365C">
          <w:rPr>
            <w:noProof/>
            <w:webHidden/>
          </w:rPr>
          <w:t>11</w:t>
        </w:r>
        <w:r w:rsidR="00D86983">
          <w:rPr>
            <w:noProof/>
            <w:webHidden/>
          </w:rPr>
          <w:fldChar w:fldCharType="end"/>
        </w:r>
      </w:hyperlink>
    </w:p>
    <w:p w:rsidR="00D86983" w:rsidRDefault="002F4FD9">
      <w:pPr>
        <w:pStyle w:val="TableofFigures"/>
        <w:tabs>
          <w:tab w:val="right" w:leader="dot" w:pos="8224"/>
        </w:tabs>
        <w:rPr>
          <w:rFonts w:asciiTheme="minorHAnsi" w:eastAsiaTheme="minorEastAsia" w:hAnsiTheme="minorHAnsi"/>
          <w:noProof/>
          <w:sz w:val="22"/>
          <w:szCs w:val="20"/>
          <w:lang w:bidi="ne-NP"/>
        </w:rPr>
      </w:pPr>
      <w:hyperlink w:anchor="_Toc504678655" w:history="1">
        <w:r w:rsidR="00D86983" w:rsidRPr="00C42B4E">
          <w:rPr>
            <w:rStyle w:val="Hyperlink"/>
            <w:noProof/>
          </w:rPr>
          <w:t>Figure 5: Screenshot of Geovisualization of Topic 9</w:t>
        </w:r>
        <w:r w:rsidR="00D86983">
          <w:rPr>
            <w:noProof/>
            <w:webHidden/>
          </w:rPr>
          <w:tab/>
        </w:r>
        <w:r w:rsidR="00D86983">
          <w:rPr>
            <w:noProof/>
            <w:webHidden/>
          </w:rPr>
          <w:fldChar w:fldCharType="begin"/>
        </w:r>
        <w:r w:rsidR="00D86983">
          <w:rPr>
            <w:noProof/>
            <w:webHidden/>
          </w:rPr>
          <w:instrText xml:space="preserve"> PAGEREF _Toc504678655 \h </w:instrText>
        </w:r>
        <w:r w:rsidR="00D86983">
          <w:rPr>
            <w:noProof/>
            <w:webHidden/>
          </w:rPr>
        </w:r>
        <w:r w:rsidR="00D86983">
          <w:rPr>
            <w:noProof/>
            <w:webHidden/>
          </w:rPr>
          <w:fldChar w:fldCharType="separate"/>
        </w:r>
        <w:r w:rsidR="0039365C">
          <w:rPr>
            <w:noProof/>
            <w:webHidden/>
          </w:rPr>
          <w:t>12</w:t>
        </w:r>
        <w:r w:rsidR="00D86983">
          <w:rPr>
            <w:noProof/>
            <w:webHidden/>
          </w:rPr>
          <w:fldChar w:fldCharType="end"/>
        </w:r>
      </w:hyperlink>
    </w:p>
    <w:p w:rsidR="003B38E1" w:rsidRDefault="00301162">
      <w:pPr>
        <w:spacing w:before="0" w:after="160" w:line="259" w:lineRule="auto"/>
        <w:jc w:val="left"/>
        <w:rPr>
          <w:b/>
          <w:bCs/>
        </w:rPr>
      </w:pPr>
      <w:r>
        <w:rPr>
          <w:b/>
          <w:bCs/>
        </w:rPr>
        <w:fldChar w:fldCharType="end"/>
      </w:r>
      <w:r w:rsidR="003B38E1">
        <w:rPr>
          <w:b/>
          <w:bCs/>
        </w:rPr>
        <w:br w:type="page"/>
      </w:r>
    </w:p>
    <w:p w:rsidR="003B38E1" w:rsidRPr="00975C58" w:rsidRDefault="003B38E1" w:rsidP="003B38E1">
      <w:pPr>
        <w:pStyle w:val="Heading"/>
        <w:outlineLvl w:val="0"/>
      </w:pPr>
      <w:bookmarkStart w:id="5" w:name="_Toc504695387"/>
      <w:r w:rsidRPr="00975C58">
        <w:lastRenderedPageBreak/>
        <w:t>INDEX OF TABLES</w:t>
      </w:r>
      <w:bookmarkEnd w:id="5"/>
    </w:p>
    <w:p w:rsidR="003B38E1" w:rsidRPr="00975C58" w:rsidRDefault="003B38E1" w:rsidP="003B38E1">
      <w:pPr>
        <w:spacing w:after="60"/>
        <w:jc w:val="center"/>
        <w:rPr>
          <w:b/>
          <w:bCs/>
        </w:rPr>
      </w:pPr>
    </w:p>
    <w:p w:rsidR="00AE1F0F" w:rsidRDefault="00AE1F0F" w:rsidP="00A41994">
      <w:pPr>
        <w:sectPr w:rsidR="00AE1F0F" w:rsidSect="00A12A7B">
          <w:type w:val="continuous"/>
          <w:pgSz w:w="11906" w:h="16838" w:code="9"/>
          <w:pgMar w:top="1699" w:right="1699" w:bottom="1699" w:left="1973" w:header="720" w:footer="720" w:gutter="0"/>
          <w:pgNumType w:fmt="lowerRoman"/>
          <w:cols w:space="720"/>
          <w:titlePg/>
          <w:docGrid w:linePitch="360"/>
        </w:sectPr>
      </w:pPr>
    </w:p>
    <w:p w:rsidR="00A41994" w:rsidRDefault="00AE1F0F" w:rsidP="00AE1F0F">
      <w:pPr>
        <w:pStyle w:val="Heading1"/>
        <w:rPr>
          <w:caps w:val="0"/>
        </w:rPr>
      </w:pPr>
      <w:bookmarkStart w:id="6" w:name="_Toc504695388"/>
      <w:r>
        <w:rPr>
          <w:caps w:val="0"/>
        </w:rPr>
        <w:lastRenderedPageBreak/>
        <w:t>INTRODUCTION</w:t>
      </w:r>
      <w:bookmarkEnd w:id="6"/>
    </w:p>
    <w:p w:rsidR="005D77BD" w:rsidRPr="005D77BD" w:rsidRDefault="001A3B39" w:rsidP="001A3B39">
      <w:pPr>
        <w:pStyle w:val="Heading2"/>
      </w:pPr>
      <w:bookmarkStart w:id="7" w:name="_Toc504695389"/>
      <w:r>
        <w:t xml:space="preserve">1.1 </w:t>
      </w:r>
      <w:r w:rsidR="005D77BD">
        <w:t>Background</w:t>
      </w:r>
      <w:bookmarkEnd w:id="7"/>
    </w:p>
    <w:p w:rsidR="004D6348" w:rsidRDefault="00841DD6" w:rsidP="005D77BD">
      <w:r>
        <w:t xml:space="preserve">Out of many </w:t>
      </w:r>
      <w:r w:rsidR="0035378D">
        <w:t>ways</w:t>
      </w:r>
      <w:r>
        <w:t xml:space="preserve"> of expressing and storing information, textual form</w:t>
      </w:r>
      <w:r w:rsidR="0035378D">
        <w:t>at</w:t>
      </w:r>
      <w:r>
        <w:t xml:space="preserve"> is by far the most dominating one. A query in google for number of books at the time of writing this document returns around 130 million.</w:t>
      </w:r>
      <w:r w:rsidR="00D7401E">
        <w:t xml:space="preserve"> Besides books, textual information are also expressed in </w:t>
      </w:r>
      <w:r w:rsidR="009F58B3">
        <w:t xml:space="preserve">the form of </w:t>
      </w:r>
      <w:r w:rsidR="00D7401E">
        <w:t>newspapers</w:t>
      </w:r>
      <w:r w:rsidR="009F58B3">
        <w:t xml:space="preserve">, </w:t>
      </w:r>
      <w:r w:rsidR="00D7401E">
        <w:t>magazines</w:t>
      </w:r>
      <w:r w:rsidR="009F58B3">
        <w:t>, letters, etc</w:t>
      </w:r>
      <w:r w:rsidR="00D7401E">
        <w:t xml:space="preserve">. Even before the advent of internet technology, information in the form of text was already overwhelming. </w:t>
      </w:r>
      <w:r w:rsidR="009F58B3">
        <w:t>After the advent of internet technology, the generation and circulation of textual information has exploded. Besides the digitization of traditional form of textual information such as books into e-books, magazines into e-magazines and letters into emails, newer sources of te</w:t>
      </w:r>
      <w:r w:rsidR="00BC77E7">
        <w:t xml:space="preserve">xtual information were devised such as web pages and blogs. </w:t>
      </w:r>
      <w:r w:rsidR="004D6348">
        <w:t>A much bigger surge was seen in amount of textual information with the paradigm shift from Web 1.0 to Web 2.0. Web 2.0 allowed users not the opportunity to not only view and consume the information but also create and post their own content</w:t>
      </w:r>
      <w:sdt>
        <w:sdtPr>
          <w:id w:val="-1081980076"/>
          <w:citation/>
        </w:sdtPr>
        <w:sdtEndPr/>
        <w:sdtContent>
          <w:r w:rsidR="00D6049D">
            <w:fldChar w:fldCharType="begin"/>
          </w:r>
          <w:r w:rsidR="00D6049D">
            <w:instrText xml:space="preserve"> CITATION ORe12 \l 1033 </w:instrText>
          </w:r>
          <w:r w:rsidR="00D6049D">
            <w:fldChar w:fldCharType="separate"/>
          </w:r>
          <w:r w:rsidR="009D6B37">
            <w:rPr>
              <w:noProof/>
            </w:rPr>
            <w:t xml:space="preserve"> (O'Reilly, 2012)</w:t>
          </w:r>
          <w:r w:rsidR="00D6049D">
            <w:fldChar w:fldCharType="end"/>
          </w:r>
        </w:sdtContent>
      </w:sdt>
      <w:r w:rsidR="004D6348">
        <w:t xml:space="preserve">. </w:t>
      </w:r>
      <w:r w:rsidR="00B548EB">
        <w:t>After the</w:t>
      </w:r>
      <w:r w:rsidR="009E2651">
        <w:t xml:space="preserve"> adoption of Web 2.0, the dramatic rise in textual information came along with the rise of social networking </w:t>
      </w:r>
      <w:r w:rsidR="00B548EB">
        <w:t>sites such as Facebook and microblogging sites as Twitter.</w:t>
      </w:r>
      <w:r w:rsidR="00F530B1">
        <w:t xml:space="preserve"> </w:t>
      </w:r>
      <w:r w:rsidR="00B548EB">
        <w:t xml:space="preserve"> </w:t>
      </w:r>
    </w:p>
    <w:p w:rsidR="00201FC8" w:rsidRDefault="00E878C8" w:rsidP="005D77BD">
      <w:r>
        <w:t xml:space="preserve">With the advent of internet technology, there has been massive surge in textual information. While information definitely is the key to proper decision making, </w:t>
      </w:r>
      <w:r w:rsidR="002F5CE4">
        <w:t>huge amount of information can actually be detrimental</w:t>
      </w:r>
      <w:r w:rsidR="004044A5">
        <w:t xml:space="preserve"> </w:t>
      </w:r>
      <w:r w:rsidR="004044A5">
        <w:fldChar w:fldCharType="begin" w:fldLock="1"/>
      </w:r>
      <w:r w:rsidR="004044A5">
        <w:instrText>ADDIN CSL_CITATION { "citationItems" : [ { "id" : "ITEM-1", "itemData" : { "DOI" : "10.1007/978-3-642-56680-6_4", "author" : [ { "dropping-particle" : "", "family" : "Buchanan", "given" : "John", "non-dropping-particle" : "", "parse-names" : false, "suffix" : "" }, { "dropping-particle" : "", "family" : "Kock", "given" : "Ned", "non-dropping-particle" : "", "parse-names" : false, "suffix" : "" } ], "id" : "ITEM-1", "issued" : { "date-parts" : [ [ "2001" ] ] }, "page" : "49-58", "publisher" : "Springer, Berlin, Heidelberg", "title" : "Information Overload: A Decision Making Perspective", "type" : "chapter" }, "uris" : [ "http://www.mendeley.com/documents/?uuid=927c3726-79ff-39c0-9f9e-8327ae2a8c75" ] } ], "mendeley" : { "formattedCitation" : "(Buchanan &amp; Kock, 2001)", "plainTextFormattedCitation" : "(Buchanan &amp; Kock, 2001)", "previouslyFormattedCitation" : "(Buchanan &amp; Kock, 2001)" }, "properties" : {  }, "schema" : "https://github.com/citation-style-language/schema/raw/master/csl-citation.json" }</w:instrText>
      </w:r>
      <w:r w:rsidR="004044A5">
        <w:fldChar w:fldCharType="separate"/>
      </w:r>
      <w:r w:rsidR="004044A5" w:rsidRPr="004044A5">
        <w:rPr>
          <w:noProof/>
        </w:rPr>
        <w:t>(Buchanan &amp; Kock, 2001)</w:t>
      </w:r>
      <w:r w:rsidR="004044A5">
        <w:fldChar w:fldCharType="end"/>
      </w:r>
      <w:r w:rsidR="002F5CE4">
        <w:t>.</w:t>
      </w:r>
      <w:r w:rsidR="00C26783">
        <w:t xml:space="preserve"> First, larger amount of information demands larger amount of resources for processing it. Secondly, humans only have a limited consumption capacity regarding information. While it was considered that good decisions came from considering all the infor</w:t>
      </w:r>
      <w:r w:rsidR="001629F1">
        <w:t>mation, it is no longer a rational choice given the vast amount of information</w:t>
      </w:r>
      <w:sdt>
        <w:sdtPr>
          <w:id w:val="-947232217"/>
          <w:citation/>
        </w:sdtPr>
        <w:sdtEndPr/>
        <w:sdtContent>
          <w:r w:rsidR="00C26783">
            <w:fldChar w:fldCharType="begin"/>
          </w:r>
          <w:r w:rsidR="00C26783">
            <w:instrText xml:space="preserve"> CITATION Etz89 \l 1033 </w:instrText>
          </w:r>
          <w:r w:rsidR="00C26783">
            <w:fldChar w:fldCharType="separate"/>
          </w:r>
          <w:r w:rsidR="009D6B37">
            <w:rPr>
              <w:noProof/>
            </w:rPr>
            <w:t xml:space="preserve"> (Etzioni, 1989)</w:t>
          </w:r>
          <w:r w:rsidR="00C26783">
            <w:fldChar w:fldCharType="end"/>
          </w:r>
        </w:sdtContent>
      </w:sdt>
      <w:r w:rsidR="00C26783">
        <w:t>.</w:t>
      </w:r>
      <w:r w:rsidR="00201FC8">
        <w:t xml:space="preserve"> The vast amount of information and limited</w:t>
      </w:r>
      <w:r w:rsidR="00B92D49">
        <w:t xml:space="preserve"> capacity to comprehend it</w:t>
      </w:r>
      <w:r w:rsidR="009147DD">
        <w:t>,</w:t>
      </w:r>
      <w:r w:rsidR="00B92D49">
        <w:t xml:space="preserve"> stimulated the </w:t>
      </w:r>
      <w:r w:rsidR="00201FC8">
        <w:t xml:space="preserve">development of tools and techniques to </w:t>
      </w:r>
      <w:r w:rsidR="009147DD">
        <w:t>discover new information</w:t>
      </w:r>
      <w:r w:rsidR="00201FC8">
        <w:t xml:space="preserve"> from unstructured text</w:t>
      </w:r>
      <w:r w:rsidR="009147DD">
        <w:t>. This process of discovering information from text have matured to a new field</w:t>
      </w:r>
      <w:r w:rsidR="004044A5">
        <w:t>,</w:t>
      </w:r>
      <w:r w:rsidR="009147DD">
        <w:t xml:space="preserve"> which is now known as text mining or text data mining. Text data mining can also be considered as exploratory data analysis which is useful in discovering unknown information from the texts</w:t>
      </w:r>
      <w:sdt>
        <w:sdtPr>
          <w:id w:val="1311364578"/>
          <w:citation/>
        </w:sdtPr>
        <w:sdtEndPr/>
        <w:sdtContent>
          <w:r w:rsidR="009147DD">
            <w:fldChar w:fldCharType="begin"/>
          </w:r>
          <w:r w:rsidR="009147DD">
            <w:instrText xml:space="preserve"> CITATION Mar99 \l 1033 </w:instrText>
          </w:r>
          <w:r w:rsidR="009147DD">
            <w:fldChar w:fldCharType="separate"/>
          </w:r>
          <w:r w:rsidR="009D6B37">
            <w:rPr>
              <w:noProof/>
            </w:rPr>
            <w:t xml:space="preserve"> (Hearst, 1999)</w:t>
          </w:r>
          <w:r w:rsidR="009147DD">
            <w:fldChar w:fldCharType="end"/>
          </w:r>
        </w:sdtContent>
      </w:sdt>
      <w:r w:rsidR="009147DD">
        <w:t xml:space="preserve">. </w:t>
      </w:r>
    </w:p>
    <w:p w:rsidR="000A3DBB" w:rsidRDefault="00C26783" w:rsidP="005D77BD">
      <w:r>
        <w:lastRenderedPageBreak/>
        <w:t xml:space="preserve"> </w:t>
      </w:r>
      <w:r w:rsidR="009147DD">
        <w:t>While text data mining has been</w:t>
      </w:r>
      <w:r w:rsidR="00430AF6">
        <w:t xml:space="preserve"> applied in several fields for </w:t>
      </w:r>
      <w:r w:rsidR="000A3DBB">
        <w:t xml:space="preserve">exploratory data analysis from </w:t>
      </w:r>
      <w:r w:rsidR="00430AF6">
        <w:t>unstructured text,</w:t>
      </w:r>
      <w:r w:rsidR="000A3DBB">
        <w:t xml:space="preserve"> a combination of text mining with emphasis on location component will add an additional dimension</w:t>
      </w:r>
      <w:r w:rsidR="003E3264">
        <w:t xml:space="preserve"> for discovering information. The location component in unstructured data is quite strong as captured by the common phrase in geospatial sector, “80% of data have location component”. With such a strong component of unstructured text being geographic, there is little doubt that text mining with a geospatial focus would prove</w:t>
      </w:r>
      <w:r w:rsidR="00910EF1">
        <w:t xml:space="preserve"> useful. It is not a question of will it be useful but how can it be</w:t>
      </w:r>
      <w:r w:rsidR="004C3D57">
        <w:t xml:space="preserve"> made</w:t>
      </w:r>
      <w:r w:rsidR="00910EF1">
        <w:t xml:space="preserve"> </w:t>
      </w:r>
      <w:r w:rsidR="004C3D57">
        <w:t>useful</w:t>
      </w:r>
      <w:r w:rsidR="00910EF1">
        <w:t xml:space="preserve">. </w:t>
      </w:r>
      <w:r w:rsidR="004C3D57">
        <w:t xml:space="preserve">One of the strong benefits that could possibly be exploited by considering the location component is that the discovered information can be located on a map. As expressed by Russian writer Ivan Turgeney, “The drawing shows me at one glance what might be spread over ten pages in a book.” A combination of text mining and geovisualization </w:t>
      </w:r>
      <w:r w:rsidR="00712FCB">
        <w:t xml:space="preserve">provides more </w:t>
      </w:r>
      <w:r w:rsidR="00560189">
        <w:t>insight into the unstructured text for d</w:t>
      </w:r>
      <w:r w:rsidR="002049EA">
        <w:t>iscovering information from it.</w:t>
      </w:r>
    </w:p>
    <w:p w:rsidR="002B759D" w:rsidRDefault="00A12A7B" w:rsidP="00FB156B">
      <w:r>
        <w:t xml:space="preserve"> </w:t>
      </w:r>
    </w:p>
    <w:p w:rsidR="005D77BD" w:rsidRPr="00D638FC" w:rsidRDefault="00872930" w:rsidP="008A2879">
      <w:pPr>
        <w:pStyle w:val="Heading2"/>
      </w:pPr>
      <w:bookmarkStart w:id="8" w:name="_Toc504695390"/>
      <w:r>
        <w:t xml:space="preserve">1.2 </w:t>
      </w:r>
      <w:r w:rsidR="00FB156B">
        <w:t>Aim and objective</w:t>
      </w:r>
      <w:bookmarkEnd w:id="8"/>
    </w:p>
    <w:p w:rsidR="00144386" w:rsidRDefault="00144386" w:rsidP="00344E2A">
      <w:r>
        <w:t>The primary aim of this research is to discover hidden concepts in collections of texts and geovisualize these concepts which helps in providing spatial insight into the texts. Using topic modelling, one of the many techniques in text mining</w:t>
      </w:r>
      <w:r w:rsidR="00EF79FD">
        <w:t>, a topic model is prepared from collections of texts. The topic model consists of number of topics which essentially represent the concept</w:t>
      </w:r>
      <w:r w:rsidR="006C6067">
        <w:t>s</w:t>
      </w:r>
      <w:r w:rsidR="00EF79FD">
        <w:t xml:space="preserve"> in the texts. </w:t>
      </w:r>
      <w:r w:rsidR="0039573A">
        <w:t xml:space="preserve">The contribution of location components that are present in the collection of the text are computed for each topic. These contributions are geovisualized using </w:t>
      </w:r>
      <w:r w:rsidR="00EC16C4">
        <w:t>geovisualization libraries.</w:t>
      </w:r>
    </w:p>
    <w:p w:rsidR="0035378D" w:rsidRDefault="0035378D" w:rsidP="00344E2A">
      <w:r>
        <w:t>The objectives of the research are as follows:</w:t>
      </w:r>
    </w:p>
    <w:p w:rsidR="0035378D" w:rsidRDefault="0039573A" w:rsidP="0035378D">
      <w:pPr>
        <w:pStyle w:val="ListParagraph"/>
        <w:numPr>
          <w:ilvl w:val="0"/>
          <w:numId w:val="11"/>
        </w:numPr>
      </w:pPr>
      <w:r>
        <w:t>Extract topic model</w:t>
      </w:r>
      <w:r w:rsidR="0035378D">
        <w:t xml:space="preserve"> from c</w:t>
      </w:r>
      <w:r>
        <w:t>ollection of unstructured texts</w:t>
      </w:r>
    </w:p>
    <w:p w:rsidR="001879CF" w:rsidRDefault="001879CF" w:rsidP="0035378D">
      <w:pPr>
        <w:pStyle w:val="ListParagraph"/>
        <w:numPr>
          <w:ilvl w:val="0"/>
          <w:numId w:val="11"/>
        </w:numPr>
      </w:pPr>
      <w:r>
        <w:t>Com</w:t>
      </w:r>
      <w:r w:rsidR="0039573A">
        <w:t>pute</w:t>
      </w:r>
      <w:r>
        <w:t xml:space="preserve"> the contribution of location components in the texts to each </w:t>
      </w:r>
      <w:r w:rsidR="0039573A">
        <w:t xml:space="preserve">of the </w:t>
      </w:r>
      <w:r>
        <w:t>generated topics</w:t>
      </w:r>
    </w:p>
    <w:p w:rsidR="001879CF" w:rsidRDefault="0039573A" w:rsidP="0035378D">
      <w:pPr>
        <w:pStyle w:val="ListParagraph"/>
        <w:numPr>
          <w:ilvl w:val="0"/>
          <w:numId w:val="11"/>
        </w:numPr>
      </w:pPr>
      <w:r>
        <w:t>Geovisualize</w:t>
      </w:r>
      <w:r w:rsidR="001879CF">
        <w:t xml:space="preserve"> the contribution of location components in each topic</w:t>
      </w:r>
    </w:p>
    <w:p w:rsidR="00FB156B" w:rsidRDefault="00FB156B" w:rsidP="00344E2A">
      <w:r>
        <w:t xml:space="preserve"> </w:t>
      </w:r>
    </w:p>
    <w:p w:rsidR="005D77BD" w:rsidRDefault="005D77BD" w:rsidP="00344E2A"/>
    <w:p w:rsidR="005D77BD" w:rsidRDefault="005D77BD" w:rsidP="005D77BD"/>
    <w:p w:rsidR="00F73E11" w:rsidRDefault="00344E2A" w:rsidP="00F73E11">
      <w:pPr>
        <w:pStyle w:val="Heading1"/>
      </w:pPr>
      <w:r>
        <w:br w:type="page"/>
      </w:r>
      <w:bookmarkStart w:id="9" w:name="_Toc504695391"/>
      <w:r w:rsidR="00D706AC">
        <w:lastRenderedPageBreak/>
        <w:t>Literature review</w:t>
      </w:r>
      <w:bookmarkEnd w:id="9"/>
    </w:p>
    <w:p w:rsidR="001A1570" w:rsidRDefault="00F73E11" w:rsidP="00F73E11">
      <w:pPr>
        <w:pStyle w:val="Heading2"/>
      </w:pPr>
      <w:bookmarkStart w:id="10" w:name="_Toc504695392"/>
      <w:r>
        <w:t xml:space="preserve">2.1 </w:t>
      </w:r>
      <w:r w:rsidR="00431990">
        <w:t>Text Mining</w:t>
      </w:r>
      <w:bookmarkEnd w:id="10"/>
      <w:r w:rsidR="00FD5ECF">
        <w:t xml:space="preserve"> </w:t>
      </w:r>
    </w:p>
    <w:p w:rsidR="007B64CD" w:rsidRDefault="00431990" w:rsidP="001A1570">
      <w:r>
        <w:t xml:space="preserve">The massive rate of text data generation along with already existing text data is one of the biggest impetus to the development of text mining. </w:t>
      </w:r>
      <w:r w:rsidR="00951057">
        <w:t>Text data constitutes a large amount of useful information. However, given the huge amount of text, manual extraction of information from texts is both costly as well as time-consuming. Also, humans have only so much capacity to consume information and can be overloaded with information leading to bad decision making</w:t>
      </w:r>
      <w:r w:rsidR="004044A5">
        <w:t xml:space="preserve"> </w:t>
      </w:r>
      <w:r w:rsidR="004044A5">
        <w:fldChar w:fldCharType="begin" w:fldLock="1"/>
      </w:r>
      <w:r w:rsidR="004044A5">
        <w:instrText>ADDIN CSL_CITATION { "citationItems" : [ { "id" : "ITEM-1", "itemData" : { "DOI" : "10.1007/978-3-642-56680-6_4", "author" : [ { "dropping-particle" : "", "family" : "Buchanan", "given" : "John", "non-dropping-particle" : "", "parse-names" : false, "suffix" : "" }, { "dropping-particle" : "", "family" : "Kock", "given" : "Ned", "non-dropping-particle" : "", "parse-names" : false, "suffix" : "" } ], "id" : "ITEM-1", "issued" : { "date-parts" : [ [ "2001" ] ] }, "page" : "49-58", "publisher" : "Springer, Berlin, Heidelberg", "title" : "Information Overload: A Decision Making Perspective", "type" : "chapter" }, "uris" : [ "http://www.mendeley.com/documents/?uuid=927c3726-79ff-39c0-9f9e-8327ae2a8c75" ] } ], "mendeley" : { "formattedCitation" : "(Buchanan &amp; Kock, 2001)", "plainTextFormattedCitation" : "(Buchanan &amp; Kock, 2001)", "previouslyFormattedCitation" : "(Buchanan &amp; Kock, 2001)" }, "properties" : {  }, "schema" : "https://github.com/citation-style-language/schema/raw/master/csl-citation.json" }</w:instrText>
      </w:r>
      <w:r w:rsidR="004044A5">
        <w:fldChar w:fldCharType="separate"/>
      </w:r>
      <w:r w:rsidR="004044A5" w:rsidRPr="004044A5">
        <w:rPr>
          <w:noProof/>
        </w:rPr>
        <w:t>(Buchanan &amp; Kock, 2001)</w:t>
      </w:r>
      <w:r w:rsidR="004044A5">
        <w:fldChar w:fldCharType="end"/>
      </w:r>
      <w:r w:rsidR="00951057">
        <w:t>. Hence, computer based automatic methods are advisable for extracting information from texts.</w:t>
      </w:r>
      <w:r w:rsidR="00E37EDB">
        <w:t xml:space="preserve"> However, information in texts based on natural language are in a form that it is anything but easy for machines to extract the information </w:t>
      </w:r>
      <w:r w:rsidR="00E37EDB">
        <w:fldChar w:fldCharType="begin" w:fldLock="1"/>
      </w:r>
      <w:r w:rsidR="00E37EDB">
        <w:instrText>ADDIN CSL_CITATION { "citationItems" : [ { "id" : "ITEM-1", "itemData" : { "DOI" : "10.3115/1034678.1034679", "ISBN" : "1558606093", "ISSN" : "00188670", "abstract" : "The possibilities for data mining from large text collections are virtually untapped. Text ex- presses a vast, rich range of information, but en- codes this information in a form that is difficult to decipher automatically. Perhaps for this rea- son, there has been little work in text data min- ing to date, and most people who have talked about it have either conflated it with informa- tion access or have not made use of text directly to discover heretofore unknown information. In this paper I will first define data mining, information access, and corpus-based computa- tional linguistics, and then discuss the relation- ship of these to text data mining. The intent behind these contrasts is to draw attention to exciting new kinds of problems for computa- tional linguists. I describe examples of what I consider to be reM text data mining efforts and briefly outline recent ideas about how to pursue exploratory data analysis over text.", "author" : [ { "dropping-particle" : "", "family" : "Hearst", "given" : "Marti A.", "non-dropping-particle" : "", "parse-names" : false, "suffix" : "" } ], "container-title" : "Proceedings of the 37th annual meeting of the Association for Computational Linguistics on Computational Linguistics  -", "id" : "ITEM-1", "issued" : { "date-parts" : [ [ "1999" ] ] }, "page" : "3-10", "title" : "Untangling text data mining", "type" : "paper-conference" }, "uris" : [ "http://www.mendeley.com/documents/?uuid=c2a959b7-436c-4320-beda-741b2aa19668" ] } ], "mendeley" : { "formattedCitation" : "(Hearst, 1999)", "plainTextFormattedCitation" : "(Hearst, 1999)", "previouslyFormattedCitation" : "(Hearst, 1999)" }, "properties" : {  }, "schema" : "https://github.com/citation-style-language/schema/raw/master/csl-citation.json" }</w:instrText>
      </w:r>
      <w:r w:rsidR="00E37EDB">
        <w:fldChar w:fldCharType="separate"/>
      </w:r>
      <w:r w:rsidR="00E37EDB" w:rsidRPr="00E37EDB">
        <w:rPr>
          <w:noProof/>
        </w:rPr>
        <w:t>(Hearst, 1999)</w:t>
      </w:r>
      <w:r w:rsidR="00E37EDB">
        <w:fldChar w:fldCharType="end"/>
      </w:r>
      <w:r w:rsidR="00E37EDB">
        <w:t>.</w:t>
      </w:r>
      <w:r w:rsidR="00037040">
        <w:t xml:space="preserve"> Understanding and making sense of natural language is a trivial matter to humans but making machines do the same is one of the most challenging problem.</w:t>
      </w:r>
      <w:r w:rsidR="007B64CD">
        <w:t xml:space="preserve"> </w:t>
      </w:r>
    </w:p>
    <w:p w:rsidR="00951057" w:rsidRDefault="007B64CD" w:rsidP="001A1570">
      <w:r>
        <w:t xml:space="preserve">Several text mining algorithms have been developed which discovers and extracts information. The algorithms that have been developed are oriented towards fulfilling the following </w:t>
      </w:r>
      <w:r w:rsidR="00E83A23">
        <w:t>functions: text categorization; text clustering; concept mining; information retrieval and information extraction</w:t>
      </w:r>
      <w:r w:rsidR="00E83A23">
        <w:fldChar w:fldCharType="begin" w:fldLock="1"/>
      </w:r>
      <w:r w:rsidR="00E83A23">
        <w:instrText>ADDIN CSL_CITATION { "citationItems" : [ { "id" : "ITEM-1", "itemData" : { "author" : [ { "dropping-particle" : "", "family" : "Ghosh", "given" : "Sayantani", "non-dropping-particle" : "", "parse-names" : false, "suffix" : "" }, { "dropping-particle" : "", "family" : "Roy", "given" : "Sudipta", "non-dropping-particle" : "", "parse-names" : false, "suffix" : "" }, { "dropping-particle" : "", "family" : "Bandyopadhyay", "given" : "Prof Samir K", "non-dropping-particle" : "", "parse-names" : false, "suffix" : "" } ], "id" : "ITEM-1", "issue" : "4", "issued" : { "date-parts" : [ [ "2012" ] ] }, "page" : "223-233", "title" : "A tutorial review on Text Mining Algorithms", "type" : "article-journal", "volume" : "1" }, "uris" : [ "http://www.mendeley.com/documents/?uuid=515d7549-b2c0-4337-ac7d-69ccc799d392" ] } ], "mendeley" : { "formattedCitation" : "(Ghosh, Roy, &amp; Bandyopadhyay, 2012)", "plainTextFormattedCitation" : "(Ghosh, Roy, &amp; Bandyopadhyay, 2012)", "previouslyFormattedCitation" : "(Ghosh, Roy, &amp; Bandyopadhyay, 2012)" }, "properties" : {  }, "schema" : "https://github.com/citation-style-language/schema/raw/master/csl-citation.json" }</w:instrText>
      </w:r>
      <w:r w:rsidR="00E83A23">
        <w:fldChar w:fldCharType="separate"/>
      </w:r>
      <w:r w:rsidR="00E83A23" w:rsidRPr="00E83A23">
        <w:rPr>
          <w:noProof/>
        </w:rPr>
        <w:t>(Ghosh, Roy, &amp; Bandyopadhyay, 2012)</w:t>
      </w:r>
      <w:r w:rsidR="00E83A23">
        <w:fldChar w:fldCharType="end"/>
      </w:r>
      <w:r w:rsidR="00E83A23">
        <w:t>.</w:t>
      </w:r>
      <w:r w:rsidR="004C191D">
        <w:t xml:space="preserve"> The domain of application of text mining is limited only by the presence of text documents but the domains that has seen its largest application are as follows: media; telecommunications; finance; public administration; research and healthcare</w:t>
      </w:r>
      <w:r w:rsidR="004C191D">
        <w:fldChar w:fldCharType="begin" w:fldLock="1"/>
      </w:r>
      <w:r w:rsidR="004C191D">
        <w:instrText>ADDIN CSL_CITATION { "citationItems" : [ { "id" : "ITEM-1", "itemData" : { "DOI" : "10.4304/jetwi.1.1.60-76", "ISBN" : "0954405021", "ISSN" : "17980461", "abstract" : "Text Mining has become an important research area. Text Mining is the discovery by computer of new, previously unknown information, by automatically extracting information from different written resources. In this paper, a Survey of Text Mining techniques and applications have been s presented.", "author" : [ { "dropping-particle" : "", "family" : "Vishal Gupta", "given" : "Gurpreet S. Lehal", "non-dropping-particle" : "", "parse-names" : false, "suffix" : "" } ], "container-title" : "journal of Emerging Technologies in web Intelligence", "id" : "ITEM-1", "issue" : "1", "issued" : { "date-parts" : [ [ "2009" ] ] }, "page" : "17", "title" : "A Survey of Text Mining Techniques and Applications", "type" : "article-journal", "volume" : "1" }, "uris" : [ "http://www.mendeley.com/documents/?uuid=0a3460f1-dde8-47a1-8326-47dca0e3568e" ] } ], "mendeley" : { "formattedCitation" : "(Vishal Gupta, 2009)", "plainTextFormattedCitation" : "(Vishal Gupta, 2009)", "previouslyFormattedCitation" : "(Vishal Gupta, 2009)" }, "properties" : {  }, "schema" : "https://github.com/citation-style-language/schema/raw/master/csl-citation.json" }</w:instrText>
      </w:r>
      <w:r w:rsidR="004C191D">
        <w:fldChar w:fldCharType="separate"/>
      </w:r>
      <w:r w:rsidR="004C191D" w:rsidRPr="004C191D">
        <w:rPr>
          <w:noProof/>
        </w:rPr>
        <w:t>(Vishal Gupta, 2009)</w:t>
      </w:r>
      <w:r w:rsidR="004C191D">
        <w:fldChar w:fldCharType="end"/>
      </w:r>
      <w:r w:rsidR="004C191D">
        <w:t>.</w:t>
      </w:r>
    </w:p>
    <w:p w:rsidR="00D05B16" w:rsidRDefault="00D05B16" w:rsidP="001A1570"/>
    <w:p w:rsidR="001A1570" w:rsidRDefault="001A1570" w:rsidP="001A1570">
      <w:pPr>
        <w:pStyle w:val="Heading2"/>
      </w:pPr>
      <w:bookmarkStart w:id="11" w:name="_Toc504695393"/>
      <w:r>
        <w:t xml:space="preserve">2.2 </w:t>
      </w:r>
      <w:r w:rsidR="00D706AC">
        <w:t>Topic Modeling</w:t>
      </w:r>
      <w:bookmarkEnd w:id="11"/>
    </w:p>
    <w:p w:rsidR="005E00AD" w:rsidRDefault="00E83A23" w:rsidP="001A1570">
      <w:r>
        <w:t>Topic Modeling is used to discover the concepts in a collection of text documents. The basic premise in topic modeling is that a collection of text document contains various hidden topics. And each document contains one or more topics at varying proportions</w:t>
      </w:r>
      <w:r>
        <w:fldChar w:fldCharType="begin" w:fldLock="1"/>
      </w:r>
      <w:r>
        <w:instrText>ADDIN CSL_CITATION { "citationItems" : [ { "id" : "ITEM-1", "itemData" : { "DOI" : "10.1186/1471-2105-16-S13-S8", "ISSN" : "14712105", "PMID" : "26424364", "abstract" : "BACKGROUND: Topic modelling is an active research field in machine learning. While mainly used to build models from unstructured textual data, it offers an effective means of data mining where samples represent documents, and different biological endpoints or omics data represent words. Latent Dirichlet Allocation (LDA) is the most commonly used topic modelling method across a wide number of technical fields. However, model development can be arduous and tedious, and requires burdensome and systematic sensitivity studies in order to find the best set of model parameters. Often, time-consuming subjective evaluations are needed to compare models. Currently, research has yielded no easy way to choose the proper number of topics in a model beyond a major iterative approach.\\n\\nMETHODS AND RESULTS: Based on analysis of variation of statistical perplexity during topic modelling, a heuristic approach is proposed in this study to estimate the most appropriate number of topics. Specifically, the rate of perplexity change (RPC) as a function of numbers of topics is proposed as a suitable selector. We test the stability and effectiveness of the proposed method for three markedly different types of grounded-truth datasets: Salmonella next generation sequencing, pharmacological side effects, and textual abstracts on computational biology and bioinformatics (TCBB) from PubMed.\\n\\nCONCLUSION: The proposed RPC-based method is demonstrated to choose the best number of topics in three numerical experiments of widely different data types, and for databases of very different sizes. The work required was markedly less arduous than if full systematic sensitivity studies had been carried out with number of topics as a parameter. We understand that additional investigation is needed to substantiate the method's theoretical basis, and to establish its generalizability in terms of dataset characteristics.", "author" : [ { "dropping-particle" : "", "family" : "Zhao", "given" : "Weizhong", "non-dropping-particle" : "", "parse-names" : false, "suffix" : "" }, { "dropping-particle" : "", "family" : "Chen", "given" : "James J.", "non-dropping-particle" : "", "parse-names" : false, "suffix" : "" }, { "dropping-particle" : "", "family" : "Perkins", "given" : "Roger", "non-dropping-particle" : "", "parse-names" : false, "suffix" : "" }, { "dropping-particle" : "", "family" : "Liu", "given" : "Zhichao", "non-dropping-particle" : "", "parse-names" : false, "suffix" : "" }, { "dropping-particle" : "", "family" : "Ge", "given" : "Weigong", "non-dropping-particle" : "", "parse-names" : false, "suffix" : "" }, { "dropping-particle" : "", "family" : "Ding", "given" : "Yijun", "non-dropping-particle" : "", "parse-names" : false, "suffix" : "" }, { "dropping-particle" : "", "family" : "Zou", "given" : "Wen", "non-dropping-particle" : "", "parse-names" : false, "suffix" : "" } ], "container-title" : "BMC Bioinformatics", "id" : "ITEM-1", "issue" : "13", "issued" : { "date-parts" : [ [ "2015" ] ] }, "page" : "S8", "publisher" : "BioMed Central Ltd", "title" : "A heuristic approach to determine an appropriate number of topics in topic modeling", "type" : "article-journal", "volume" : "16" }, "uris" : [ "http://www.mendeley.com/documents/?uuid=ed3c1f21-8433-4c00-bbf9-d79269a33d6e" ] } ], "mendeley" : { "formattedCitation" : "(Zhao et al., 2015)", "plainTextFormattedCitation" : "(Zhao et al., 2015)", "previouslyFormattedCitation" : "(Zhao et al., 2015)" }, "properties" : {  }, "schema" : "https://github.com/citation-style-language/schema/raw/master/csl-citation.json" }</w:instrText>
      </w:r>
      <w:r>
        <w:fldChar w:fldCharType="separate"/>
      </w:r>
      <w:r w:rsidRPr="00E83A23">
        <w:rPr>
          <w:noProof/>
        </w:rPr>
        <w:t>(Zhao et al., 2015)</w:t>
      </w:r>
      <w:r>
        <w:fldChar w:fldCharType="end"/>
      </w:r>
      <w:r>
        <w:t xml:space="preserve">. </w:t>
      </w:r>
      <w:r w:rsidR="005E0F94">
        <w:t xml:space="preserve">Several algorithms have been proposed for topic modeling. Some of the common algorithms used for topic modelling are as follows: Latent Semantic Indexing (LSA), Probabilistic Latent Semantic </w:t>
      </w:r>
      <w:r w:rsidR="00F70D35">
        <w:t>Analysis (</w:t>
      </w:r>
      <w:r w:rsidR="005E0F94">
        <w:t>PLSA)</w:t>
      </w:r>
      <w:r w:rsidR="00C14C30">
        <w:t xml:space="preserve"> and</w:t>
      </w:r>
      <w:r w:rsidR="005E0F94">
        <w:t xml:space="preserve"> Latent Dirichlet </w:t>
      </w:r>
      <w:r w:rsidR="00F70D35">
        <w:t>Allocation (</w:t>
      </w:r>
      <w:r w:rsidR="005E0F94">
        <w:t>LDA)</w:t>
      </w:r>
      <w:r w:rsidR="00C14C30">
        <w:t>.</w:t>
      </w:r>
      <w:r w:rsidR="00F70D35">
        <w:t xml:space="preserve"> </w:t>
      </w:r>
      <w:r w:rsidR="00FD1ECA">
        <w:t xml:space="preserve">LDA is a generative probabilistic method for discovering </w:t>
      </w:r>
      <w:r w:rsidR="005E00AD">
        <w:t xml:space="preserve">topics in which each document in a collection is modelled as a finite </w:t>
      </w:r>
      <w:r w:rsidR="005E00AD">
        <w:lastRenderedPageBreak/>
        <w:t>mixture of topics</w:t>
      </w:r>
      <w:r w:rsidR="005E00AD">
        <w:fldChar w:fldCharType="begin" w:fldLock="1"/>
      </w:r>
      <w:r w:rsidR="006513E4">
        <w:instrText>ADDIN CSL_CITATION { "citationItems" : [ { "id" : "ITEM-1", "itemData" : { "DOI" : "10.1162/jmlr.2003.3.4-5.993", "ISBN" : "9781577352815", "ISSN" : "15324435", "PMID" : "21362469", "abstract" : "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 "author" : [ { "dropping-particle" : "", "family" : "Blei", "given" : "David M", "non-dropping-particle" : "", "parse-names" : false, "suffix" : "" }, { "dropping-particle" : "", "family" : "Edu", "given" : "Blei@cs Berkeley", "non-dropping-particle" : "", "parse-names" : false, "suffix" : "" }, { "dropping-particle" : "", "family" : "Ng", "given" : "Andrew Y", "non-dropping-particle" : "", "parse-names" : false, "suffix" : "" }, { "dropping-particle" : "", "family" : "Edu", "given" : "Ang@cs Stanford", "non-dropping-particle" : "", "parse-names" : false, "suffix" : "" }, { "dropping-particle" : "", "family" : "Jordan", "given" : "Michael I", "non-dropping-particle" : "", "parse-names" : false, "suffix" : "" }, { "dropping-particle" : "", "family" : "Edu", "given" : "Jordan@cs Berkeley", "non-dropping-particle" : "", "parse-names" : false, "suffix" : "" } ], "container-title" : "Journal of Machine Learning Research", "id" : "ITEM-1", "issued" : { "date-parts" : [ [ "2003" ] ] }, "page" : "993-1022", "title" : "Latent Dirichlet Allocation", "type" : "article-journal", "volume" : "3" }, "uris" : [ "http://www.mendeley.com/documents/?uuid=b9de6b0c-a7a8-47de-a5b4-fbefd5b58426" ] } ], "mendeley" : { "formattedCitation" : "(D. M. Blei et al., 2003)", "plainTextFormattedCitation" : "(D. M. Blei et al., 2003)", "previouslyFormattedCitation" : "(D. M. Blei et al., 2003)" }, "properties" : {  }, "schema" : "https://github.com/citation-style-language/schema/raw/master/csl-citation.json" }</w:instrText>
      </w:r>
      <w:r w:rsidR="005E00AD">
        <w:fldChar w:fldCharType="separate"/>
      </w:r>
      <w:r w:rsidR="006513E4" w:rsidRPr="006513E4">
        <w:rPr>
          <w:noProof/>
        </w:rPr>
        <w:t>(D. M. Blei et al., 2003)</w:t>
      </w:r>
      <w:r w:rsidR="005E00AD">
        <w:fldChar w:fldCharType="end"/>
      </w:r>
      <w:r w:rsidR="005E00AD">
        <w:t>. I</w:t>
      </w:r>
      <w:r w:rsidR="00FD1ECA">
        <w:t>t is the most common method of topic modelling</w:t>
      </w:r>
      <w:r w:rsidR="00FD1ECA">
        <w:fldChar w:fldCharType="begin" w:fldLock="1"/>
      </w:r>
      <w:r w:rsidR="00FD1ECA">
        <w:instrText>ADDIN CSL_CITATION { "citationItems" : [ { "id" : "ITEM-1", "itemData" : { "DOI" : "10.1186/1471-2105-16-S13-S8", "ISSN" : "14712105", "PMID" : "26424364", "abstract" : "BACKGROUND: Topic modelling is an active research field in machine learning. While mainly used to build models from unstructured textual data, it offers an effective means of data mining where samples represent documents, and different biological endpoints or omics data represent words. Latent Dirichlet Allocation (LDA) is the most commonly used topic modelling method across a wide number of technical fields. However, model development can be arduous and tedious, and requires burdensome and systematic sensitivity studies in order to find the best set of model parameters. Often, time-consuming subjective evaluations are needed to compare models. Currently, research has yielded no easy way to choose the proper number of topics in a model beyond a major iterative approach.\\n\\nMETHODS AND RESULTS: Based on analysis of variation of statistical perplexity during topic modelling, a heuristic approach is proposed in this study to estimate the most appropriate number of topics. Specifically, the rate of perplexity change (RPC) as a function of numbers of topics is proposed as a suitable selector. We test the stability and effectiveness of the proposed method for three markedly different types of grounded-truth datasets: Salmonella next generation sequencing, pharmacological side effects, and textual abstracts on computational biology and bioinformatics (TCBB) from PubMed.\\n\\nCONCLUSION: The proposed RPC-based method is demonstrated to choose the best number of topics in three numerical experiments of widely different data types, and for databases of very different sizes. The work required was markedly less arduous than if full systematic sensitivity studies had been carried out with number of topics as a parameter. We understand that additional investigation is needed to substantiate the method's theoretical basis, and to establish its generalizability in terms of dataset characteristics.", "author" : [ { "dropping-particle" : "", "family" : "Zhao", "given" : "Weizhong", "non-dropping-particle" : "", "parse-names" : false, "suffix" : "" }, { "dropping-particle" : "", "family" : "Chen", "given" : "James J.", "non-dropping-particle" : "", "parse-names" : false, "suffix" : "" }, { "dropping-particle" : "", "family" : "Perkins", "given" : "Roger", "non-dropping-particle" : "", "parse-names" : false, "suffix" : "" }, { "dropping-particle" : "", "family" : "Liu", "given" : "Zhichao", "non-dropping-particle" : "", "parse-names" : false, "suffix" : "" }, { "dropping-particle" : "", "family" : "Ge", "given" : "Weigong", "non-dropping-particle" : "", "parse-names" : false, "suffix" : "" }, { "dropping-particle" : "", "family" : "Ding", "given" : "Yijun", "non-dropping-particle" : "", "parse-names" : false, "suffix" : "" }, { "dropping-particle" : "", "family" : "Zou", "given" : "Wen", "non-dropping-particle" : "", "parse-names" : false, "suffix" : "" } ], "container-title" : "BMC Bioinformatics", "id" : "ITEM-1", "issue" : "13", "issued" : { "date-parts" : [ [ "2015" ] ] }, "page" : "S8", "publisher" : "BioMed Central Ltd", "title" : "A heuristic approach to determine an appropriate number of topics in topic modeling", "type" : "article-journal", "volume" : "16" }, "uris" : [ "http://www.mendeley.com/documents/?uuid=ed3c1f21-8433-4c00-bbf9-d79269a33d6e" ] } ], "mendeley" : { "formattedCitation" : "(Zhao et al., 2015)", "plainTextFormattedCitation" : "(Zhao et al., 2015)", "previouslyFormattedCitation" : "(Zhao et al., 2015)" }, "properties" : {  }, "schema" : "https://github.com/citation-style-language/schema/raw/master/csl-citation.json" }</w:instrText>
      </w:r>
      <w:r w:rsidR="00FD1ECA">
        <w:fldChar w:fldCharType="separate"/>
      </w:r>
      <w:r w:rsidR="00FD1ECA" w:rsidRPr="00FD1ECA">
        <w:rPr>
          <w:noProof/>
        </w:rPr>
        <w:t>(Zhao et al., 2015)</w:t>
      </w:r>
      <w:r w:rsidR="00FD1ECA">
        <w:fldChar w:fldCharType="end"/>
      </w:r>
      <w:r w:rsidR="00FD1ECA">
        <w:t>. There are several variations of LDA that it has actually acted as the impetus for development of other topic model</w:t>
      </w:r>
      <w:r w:rsidR="00FD1ECA">
        <w:fldChar w:fldCharType="begin" w:fldLock="1"/>
      </w:r>
      <w:r w:rsidR="006513E4">
        <w:instrText>ADDIN CSL_CITATION { "citationItems" : [ { "id" : "ITEM-1", "itemData" : { "DOI" : "10.1145/1143844.1143859", "ISBN" : "1595933832", "ISSN" : "15324435", "PMID" : "9013932", "abstract" : "Scientists need newtools to explore and browse large collections of schol- arly literature. Thanks to organizations such as JSTOR, which scan and index the original bound archives of many journals, modern scientists can search digital libraries spanning hundreds of years. A scientist, suddenly faced with access to millions of articles in her field, is not satisfied with simple search. Effectively using such collections requires interacting with them in a more structured way: finding articles similar to those of interest, and exploring the collection through the underlying topics that run through it", "author" : [ { "dropping-particle" : "", "family" : "Blei", "given" : "David M", "non-dropping-particle" : "", "parse-names" : false, "suffix" : "" }, { "dropping-particle" : "", "family" : "Lafferty", "given" : "John D", "non-dropping-particle" : "", "parse-names" : false, "suffix" : "" } ], "container-title" : "Text Mining: Classification, Clustering, and Applications", "id" : "ITEM-1", "issued" : { "date-parts" : [ [ "2009" ] ] }, "page" : "71-89", "title" : "Topic Models", "type" : "article-journal" }, "uris" : [ "http://www.mendeley.com/documents/?uuid=117db71d-f9e3-40c5-beee-89b471a9aa26" ] } ], "mendeley" : { "formattedCitation" : "(D. M. Blei &amp; Lafferty, 2009)", "plainTextFormattedCitation" : "(D. M. Blei &amp; Lafferty, 2009)", "previouslyFormattedCitation" : "(D. M. Blei &amp; Lafferty, 2009)" }, "properties" : {  }, "schema" : "https://github.com/citation-style-language/schema/raw/master/csl-citation.json" }</w:instrText>
      </w:r>
      <w:r w:rsidR="00FD1ECA">
        <w:fldChar w:fldCharType="separate"/>
      </w:r>
      <w:r w:rsidR="006513E4" w:rsidRPr="006513E4">
        <w:rPr>
          <w:noProof/>
        </w:rPr>
        <w:t>(D. M. Blei &amp; Lafferty, 2009)</w:t>
      </w:r>
      <w:r w:rsidR="00FD1ECA">
        <w:fldChar w:fldCharType="end"/>
      </w:r>
      <w:r w:rsidR="00FD1ECA">
        <w:t>.</w:t>
      </w:r>
    </w:p>
    <w:p w:rsidR="00E83A23" w:rsidRDefault="00F70D35" w:rsidP="001A1570">
      <w:r>
        <w:t xml:space="preserve">The popular topic modelling </w:t>
      </w:r>
      <w:r w:rsidR="00FD1ECA">
        <w:t xml:space="preserve">software </w:t>
      </w:r>
      <w:r>
        <w:t xml:space="preserve">Gensim </w:t>
      </w:r>
      <w:r w:rsidR="00FD1ECA">
        <w:t>has implementations for LSA and</w:t>
      </w:r>
      <w:r>
        <w:t xml:space="preserve"> LDA</w:t>
      </w:r>
      <w:r w:rsidR="00FD1ECA">
        <w:t>.</w:t>
      </w:r>
      <w:r>
        <w:t xml:space="preserve"> and HDP. </w:t>
      </w:r>
      <w:r w:rsidR="00043D39">
        <w:t>In this study</w:t>
      </w:r>
      <w:r w:rsidR="005E00AD">
        <w:t>, LDA</w:t>
      </w:r>
      <w:r w:rsidR="00043D39">
        <w:t xml:space="preserve"> has been implemented to generate topic models from text collection</w:t>
      </w:r>
      <w:r w:rsidR="005E00AD">
        <w:t xml:space="preserve">s. The Gensim library uses a variation of LDA based upon the paper Online Learning for Latent Dirichlet Allocation which allows for handling of large amount of document collection including </w:t>
      </w:r>
      <w:r w:rsidR="00353680">
        <w:t>data that arrives in stream</w:t>
      </w:r>
      <w:r w:rsidR="00353680">
        <w:fldChar w:fldCharType="begin" w:fldLock="1"/>
      </w:r>
      <w:r w:rsidR="00353680">
        <w:instrText>ADDIN CSL_CITATION { "citationItems" : [ { "id" : "ITEM-1", "itemData" : { "author" : [ { "dropping-particle" : "", "family" : "Hoffman", "given" : "M.~D.", "non-dropping-particle" : "", "parse-names" : false, "suffix" : "" }, { "dropping-particle" : "", "family" : "Blei", "given" : "D.~M.", "non-dropping-particle" : "", "parse-names" : false, "suffix" : "" }, { "dropping-particle" : "", "family" : "Bach", "given" : "F", "non-dropping-particle" : "", "parse-names" : false, "suffix" : "" } ], "container-title" : "Advances in Neural Information Processing Systems 23", "id" : "ITEM-1", "issued" : { "date-parts" : [ [ "2010" ] ] }, "page" : "856-864", "title" : "Online learning for latent dirichlet allocation", "type" : "article-journal", "volume" : "23" }, "uris" : [ "http://www.mendeley.com/documents/?uuid=0ce24f81-9437-447b-9f3d-7823f549263a" ] } ], "mendeley" : { "formattedCitation" : "(Hoffman, Blei, &amp; Bach, 2010)", "plainTextFormattedCitation" : "(Hoffman, Blei, &amp; Bach, 2010)", "previouslyFormattedCitation" : "(Hoffman, Blei, &amp; Bach, 2010)" }, "properties" : {  }, "schema" : "https://github.com/citation-style-language/schema/raw/master/csl-citation.json" }</w:instrText>
      </w:r>
      <w:r w:rsidR="00353680">
        <w:fldChar w:fldCharType="separate"/>
      </w:r>
      <w:r w:rsidR="00353680" w:rsidRPr="00353680">
        <w:rPr>
          <w:noProof/>
        </w:rPr>
        <w:t>(Hoffman, Blei, &amp; Bach, 2010)</w:t>
      </w:r>
      <w:r w:rsidR="00353680">
        <w:fldChar w:fldCharType="end"/>
      </w:r>
      <w:r w:rsidR="005E00AD">
        <w:t xml:space="preserve">. </w:t>
      </w:r>
    </w:p>
    <w:p w:rsidR="001A1570" w:rsidRPr="001B3F59" w:rsidRDefault="001A1570" w:rsidP="001A1570">
      <w:pPr>
        <w:pStyle w:val="Heading2"/>
        <w:rPr>
          <w:lang w:val="en-GB"/>
        </w:rPr>
      </w:pPr>
      <w:bookmarkStart w:id="12" w:name="_Toc504695394"/>
      <w:r>
        <w:rPr>
          <w:lang w:val="en-GB"/>
        </w:rPr>
        <w:t xml:space="preserve">2.3 </w:t>
      </w:r>
      <w:r w:rsidR="00D706AC">
        <w:rPr>
          <w:lang w:val="en-GB"/>
        </w:rPr>
        <w:t>Natural Language Processing</w:t>
      </w:r>
      <w:bookmarkEnd w:id="12"/>
    </w:p>
    <w:p w:rsidR="001A1570" w:rsidRDefault="00AB0F94" w:rsidP="001A1570">
      <w:r>
        <w:t xml:space="preserve">Natural </w:t>
      </w:r>
      <w:r w:rsidR="005815D6">
        <w:t xml:space="preserve">Language Processing is a computerized approach to analyze the texts. Some of the most common tasks in natural language processing are: word tokenization, sentence tokenization, part of speech tagging, named entity recognition, dependency parsing, coreference resolution, etc. Natural language processing provides tools and techniques for text mining as well as topic modelling. </w:t>
      </w:r>
    </w:p>
    <w:p w:rsidR="005815D6" w:rsidRDefault="005815D6" w:rsidP="001A1570">
      <w:r>
        <w:t>Many software have been developed for natural language processing. Some of the most widely used software in natural language processing are listed below:</w:t>
      </w:r>
    </w:p>
    <w:p w:rsidR="005815D6" w:rsidRDefault="005815D6" w:rsidP="005815D6">
      <w:pPr>
        <w:pStyle w:val="ListParagraph"/>
        <w:numPr>
          <w:ilvl w:val="0"/>
          <w:numId w:val="12"/>
        </w:numPr>
      </w:pPr>
      <w:r>
        <w:t>Natural Language Toolkit</w:t>
      </w:r>
    </w:p>
    <w:p w:rsidR="005815D6" w:rsidRDefault="005815D6" w:rsidP="005815D6">
      <w:pPr>
        <w:pStyle w:val="ListParagraph"/>
        <w:numPr>
          <w:ilvl w:val="0"/>
          <w:numId w:val="12"/>
        </w:numPr>
      </w:pPr>
      <w:r>
        <w:t>Spacy</w:t>
      </w:r>
    </w:p>
    <w:p w:rsidR="005815D6" w:rsidRDefault="001454A3" w:rsidP="005815D6">
      <w:pPr>
        <w:pStyle w:val="ListParagraph"/>
        <w:numPr>
          <w:ilvl w:val="0"/>
          <w:numId w:val="12"/>
        </w:numPr>
      </w:pPr>
      <w:r>
        <w:t>Stanford Core NLP</w:t>
      </w:r>
    </w:p>
    <w:p w:rsidR="001454A3" w:rsidRPr="001B3F59" w:rsidRDefault="001454A3" w:rsidP="001454A3">
      <w:r>
        <w:t>Natural Language Toolkit and Spacy are implement in Python. Stanford Core NLP is implemented in Java.</w:t>
      </w:r>
    </w:p>
    <w:p w:rsidR="001A1570" w:rsidRPr="00151D0B" w:rsidRDefault="001A1570" w:rsidP="001A1570">
      <w:pPr>
        <w:pStyle w:val="Heading2"/>
        <w:rPr>
          <w:lang w:val="en-GB"/>
        </w:rPr>
      </w:pPr>
      <w:bookmarkStart w:id="13" w:name="_Toc504695395"/>
      <w:r>
        <w:rPr>
          <w:lang w:val="en-GB"/>
        </w:rPr>
        <w:t xml:space="preserve">2.4 </w:t>
      </w:r>
      <w:r w:rsidR="0063479D">
        <w:rPr>
          <w:lang w:val="en-GB"/>
        </w:rPr>
        <w:t xml:space="preserve">Extracting Location Information from </w:t>
      </w:r>
      <w:r w:rsidR="00E6395B">
        <w:rPr>
          <w:lang w:val="en-GB"/>
        </w:rPr>
        <w:t>Text</w:t>
      </w:r>
      <w:bookmarkEnd w:id="13"/>
    </w:p>
    <w:p w:rsidR="007470DD" w:rsidRDefault="0013236E" w:rsidP="001A1570">
      <w:pPr>
        <w:rPr>
          <w:lang w:val="en-GB"/>
        </w:rPr>
      </w:pPr>
      <w:r>
        <w:rPr>
          <w:lang w:val="en-GB"/>
        </w:rPr>
        <w:t xml:space="preserve">It is essential to extract location </w:t>
      </w:r>
      <w:r w:rsidR="0063479D">
        <w:rPr>
          <w:lang w:val="en-GB"/>
        </w:rPr>
        <w:t xml:space="preserve">information from text in order to </w:t>
      </w:r>
      <w:r>
        <w:rPr>
          <w:lang w:val="en-GB"/>
        </w:rPr>
        <w:t>geovisualize the texts.</w:t>
      </w:r>
      <w:r w:rsidR="0063479D">
        <w:rPr>
          <w:lang w:val="en-GB"/>
        </w:rPr>
        <w:t xml:space="preserve"> While it is a mundane task for humans, automatic location extraction is </w:t>
      </w:r>
      <w:r w:rsidR="00441C71">
        <w:rPr>
          <w:lang w:val="en-GB"/>
        </w:rPr>
        <w:t xml:space="preserve">a challenging field with a large amount of research </w:t>
      </w:r>
      <w:r w:rsidR="008D5D0D">
        <w:rPr>
          <w:lang w:val="en-GB"/>
        </w:rPr>
        <w:t>work. One of the very active research and development field in this context is Named Entity Recognition (NER). NER identifies words that denote person, organization, location, object, etc. Different NER implementations have different classes of entities</w:t>
      </w:r>
      <w:r w:rsidR="008D5D0D">
        <w:rPr>
          <w:lang w:val="en-GB"/>
        </w:rPr>
        <w:fldChar w:fldCharType="begin" w:fldLock="1"/>
      </w:r>
      <w:r w:rsidR="008D5D0D">
        <w:rPr>
          <w:lang w:val="en-GB"/>
        </w:rPr>
        <w:instrText>ADDIN CSL_CITATION { "citationItems" : [ { "id" : "ITEM-1", "itemData" : { "DOI" : "10.1109/IcConSCS.2013.6632052", "ISBN" : "9781479920204", "ISSN" : "978-1-4799-2020-4", "abstract" : "Named entity recognition (NER) is a popular domain of natural language processing. For this reason, many tools exist to perform this task. Amongst other points, they differ in the processing method they rely upon, the entity types they can detect, the nature of the text they can handle, and their input/output formats. This makes it difficult for a user to select an appropriate NER tool for a specific situation. In this article, we try to answer this question in the context of biographic texts. For this matter, we first constitute a new corpus by annotating Wikipedia articles. We then select publicly available, well known and free for research NER tools for comparison: Stanford NER, Illinois NET, OpenCalais NER WS and Alias-i LingPipe. We apply them to our corpus, assess their performances and compare them. When considering overall performances, a clear hierarchy emerges: Stanford has the best results, followed by LingPipe, Illionois and OpenCalais. However, a more detailed evaluation performed relatively to entity types and article categories highlights the fact their performances are diversely influenced by those factors. This complementarity opens an interesting perspective regarding the combination of these individual tools in order to improve performance.\\n\\nPublished in: 2nd International Conference on Systems and Computer Science,\\nVilleneuve d'Ascq (FR), 228-233, 2013", "author" : [ { "dropping-particle" : "", "family" : "Atda\u01e7", "given" : "Samet", "non-dropping-particle" : "", "parse-names" : false, "suffix" : "" }, { "dropping-particle" : "", "family" : "Labatut", "given" : "Vincent", "non-dropping-particle" : "", "parse-names" : false, "suffix" : "" } ], "container-title" : "2013 2nd International Conference on Systems and Computer Science, ICSCS 2013", "id" : "ITEM-1", "issued" : { "date-parts" : [ [ "2013" ] ] }, "page" : "228-233", "title" : "A comparison of named entity recognition tools applied to biographical texts", "type" : "article-journal" }, "uris" : [ "http://www.mendeley.com/documents/?uuid=5e15dc34-cd48-46e6-88c6-8af2c99c2654" ] } ], "mendeley" : { "formattedCitation" : "(Atda\u01e7 &amp; Labatut, 2013)", "plainTextFormattedCitation" : "(Atda\u01e7 &amp; Labatut, 2013)", "previouslyFormattedCitation" : "(Atda\u01e7 &amp; Labatut, 2013)" }, "properties" : {  }, "schema" : "https://github.com/citation-style-language/schema/raw/master/csl-citation.json" }</w:instrText>
      </w:r>
      <w:r w:rsidR="008D5D0D">
        <w:rPr>
          <w:lang w:val="en-GB"/>
        </w:rPr>
        <w:fldChar w:fldCharType="separate"/>
      </w:r>
      <w:r w:rsidR="008D5D0D" w:rsidRPr="008D5D0D">
        <w:rPr>
          <w:noProof/>
          <w:lang w:val="en-GB"/>
        </w:rPr>
        <w:t>(Atdaǧ &amp; Labatut, 2013)</w:t>
      </w:r>
      <w:r w:rsidR="008D5D0D">
        <w:rPr>
          <w:lang w:val="en-GB"/>
        </w:rPr>
        <w:fldChar w:fldCharType="end"/>
      </w:r>
      <w:r w:rsidR="008D5D0D">
        <w:rPr>
          <w:lang w:val="en-GB"/>
        </w:rPr>
        <w:t xml:space="preserve">.While NER </w:t>
      </w:r>
      <w:r w:rsidR="008D5D0D">
        <w:rPr>
          <w:lang w:val="en-GB"/>
        </w:rPr>
        <w:lastRenderedPageBreak/>
        <w:t xml:space="preserve">identifies several classes of entities, </w:t>
      </w:r>
      <w:r w:rsidR="002F5027">
        <w:rPr>
          <w:lang w:val="en-GB"/>
        </w:rPr>
        <w:t>only entities having location information are necessary for geovisualization.</w:t>
      </w:r>
      <w:r w:rsidR="00AF7C8B">
        <w:rPr>
          <w:lang w:val="en-GB"/>
        </w:rPr>
        <w:t xml:space="preserve"> Almost all popular natural language processing software have facility for recognizing named entities. </w:t>
      </w:r>
      <w:r w:rsidR="00AB071A">
        <w:rPr>
          <w:lang w:val="en-GB"/>
        </w:rPr>
        <w:t xml:space="preserve">While named entity recognizes the names entities with locations, it is also necessary to extract the geographic location name of the entity. Digital gazetteers are </w:t>
      </w:r>
      <w:r w:rsidR="00475E94">
        <w:rPr>
          <w:lang w:val="en-GB"/>
        </w:rPr>
        <w:t xml:space="preserve">specifically </w:t>
      </w:r>
      <w:r w:rsidR="00AB071A">
        <w:rPr>
          <w:lang w:val="en-GB"/>
        </w:rPr>
        <w:t xml:space="preserve">constructed </w:t>
      </w:r>
      <w:r w:rsidR="00475E94">
        <w:rPr>
          <w:lang w:val="en-GB"/>
        </w:rPr>
        <w:t xml:space="preserve">to have unambiguous location information. </w:t>
      </w:r>
      <w:r w:rsidR="00AB071A">
        <w:rPr>
          <w:lang w:val="en-GB"/>
        </w:rPr>
        <w:t xml:space="preserve">Digital gazetteers contain structured information about geographic location. </w:t>
      </w:r>
      <w:r w:rsidR="004A3D0C">
        <w:rPr>
          <w:lang w:val="en-GB"/>
        </w:rPr>
        <w:t>Digital gazetteers are particularly useful for automated georeferencing of location information in a text and termed as geoparsing</w:t>
      </w:r>
      <w:r w:rsidR="004A3D0C">
        <w:rPr>
          <w:lang w:val="en-GB"/>
        </w:rPr>
        <w:fldChar w:fldCharType="begin" w:fldLock="1"/>
      </w:r>
      <w:r w:rsidR="004A3D0C">
        <w:rPr>
          <w:lang w:val="en-GB"/>
        </w:rPr>
        <w:instrText>ADDIN CSL_CITATION { "citationItems" : [ { "id" : "ITEM-1", "itemData" : { "DOI" : "10.1080/13658810701850497", "ISBN" : "1365-8816", "ISSN" : "13658816", "PMID" : "25246403", "abstract" : "Digital gazetteers provide information on named features, linking the feature's name with its location and its type. They have been growing in importance recently as the basis of a range of services, including way-finding, georeferencing, and intelligence. This introduction to the following collection of five research papers expands on contemporary applications of digital gazetteers, explores the issues associated with each of the three types of information, and defines three broad areas of research: the components of gazetteers; the process by which places are named and evolve; and the issues of interoperability between digital gazetteers. Each area is represented by at least one paper in the collection. Digital gazetteers increasingly form the interface between the informal discourse of humans and the formal world of geographic information science.", "author" : [ { "dropping-particle" : "", "family" : "Goodchild", "given" : "M. F.", "non-dropping-particle" : "", "parse-names" : false, "suffix" : "" }, { "dropping-particle" : "", "family" : "Hill", "given" : "L. L.", "non-dropping-particle" : "", "parse-names" : false, "suffix" : "" } ], "container-title" : "International Journal of Geographical Information Science", "id" : "ITEM-1", "issue" : "10", "issued" : { "date-parts" : [ [ "2008" ] ] }, "page" : "1039-1044", "title" : "Introduction to digital gazetteer research", "type" : "article-journal", "volume" : "22" }, "uris" : [ "http://www.mendeley.com/documents/?uuid=7944e6ff-ea61-48fc-8930-5c8889b3b3b0" ] } ], "mendeley" : { "formattedCitation" : "(Goodchild &amp; Hill, 2008)", "plainTextFormattedCitation" : "(Goodchild &amp; Hill, 2008)", "previouslyFormattedCitation" : "(Goodchild &amp; Hill, 2008)" }, "properties" : {  }, "schema" : "https://github.com/citation-style-language/schema/raw/master/csl-citation.json" }</w:instrText>
      </w:r>
      <w:r w:rsidR="004A3D0C">
        <w:rPr>
          <w:lang w:val="en-GB"/>
        </w:rPr>
        <w:fldChar w:fldCharType="separate"/>
      </w:r>
      <w:r w:rsidR="004A3D0C" w:rsidRPr="004A3D0C">
        <w:rPr>
          <w:noProof/>
          <w:lang w:val="en-GB"/>
        </w:rPr>
        <w:t>(Goodchild &amp; Hill, 2008)</w:t>
      </w:r>
      <w:r w:rsidR="004A3D0C">
        <w:rPr>
          <w:lang w:val="en-GB"/>
        </w:rPr>
        <w:fldChar w:fldCharType="end"/>
      </w:r>
      <w:r w:rsidR="004A3D0C">
        <w:rPr>
          <w:lang w:val="en-GB"/>
        </w:rPr>
        <w:t xml:space="preserve">. </w:t>
      </w:r>
      <w:r w:rsidR="007470DD">
        <w:rPr>
          <w:lang w:val="en-GB"/>
        </w:rPr>
        <w:t>In this study, Geoparse.io is used for geoparsing the text. It is a RESTful web API that returns the information about the locations on the request text as GeoJSON. The Geoparse.io web API uses GeoNames geographical database as digital gazetteer.</w:t>
      </w:r>
    </w:p>
    <w:p w:rsidR="00C55809" w:rsidRDefault="00C55809" w:rsidP="00C55809">
      <w:pPr>
        <w:pStyle w:val="Heading2"/>
        <w:rPr>
          <w:lang w:val="en-GB"/>
        </w:rPr>
      </w:pPr>
      <w:bookmarkStart w:id="14" w:name="_Toc504695396"/>
      <w:r>
        <w:rPr>
          <w:lang w:val="en-GB"/>
        </w:rPr>
        <w:t>2.5 Relevant works in text visualization</w:t>
      </w:r>
      <w:bookmarkEnd w:id="14"/>
    </w:p>
    <w:p w:rsidR="00C55809" w:rsidRDefault="00DA5868" w:rsidP="00C55809">
      <w:pPr>
        <w:rPr>
          <w:lang w:val="en-GB"/>
        </w:rPr>
      </w:pPr>
      <w:r>
        <w:rPr>
          <w:lang w:val="en-GB"/>
        </w:rPr>
        <w:t xml:space="preserve">There </w:t>
      </w:r>
      <w:r w:rsidR="00103E43">
        <w:rPr>
          <w:lang w:val="en-GB"/>
        </w:rPr>
        <w:t xml:space="preserve">are </w:t>
      </w:r>
      <w:r>
        <w:rPr>
          <w:lang w:val="en-GB"/>
        </w:rPr>
        <w:t xml:space="preserve">massive number of studies and developments in visualizing texts. </w:t>
      </w:r>
      <w:r>
        <w:rPr>
          <w:lang w:val="en-GB"/>
        </w:rPr>
        <w:fldChar w:fldCharType="begin" w:fldLock="1"/>
      </w:r>
      <w:r>
        <w:rPr>
          <w:lang w:val="en-GB"/>
        </w:rPr>
        <w:instrText>ADDIN CSL_CITATION { "citationItems" : [ { "id" : "ITEM-1", "itemData" : { "DOI" : "10.2991/978-94-6239-186-4", "ISBN" : "978-94-6239-185-7", "abstract" : "This book provides a systematic review of many advanced techniques to support the analysis of large collections of documents, ranging from the elementary to the profound, covering all the aspects of the visualization of text documents. Particularly, we start by introducing the fundamental concept of information visualization and visual analysis, followed by a brief survey of the field of text visualization and commonly used data models for converting document into a structured form for visualization. Then we introduce the key visualization techniques including visualizing document similarity, content, sentiments, as well as text corpus exploration system in details with concrete examples in the rest of the book.", "author" : [ { "dropping-particle" : "", "family" : "Cao", "given" : "Nan", "non-dropping-particle" : "", "parse-names" : false, "suffix" : "" }, { "dropping-particle" : "", "family" : "Cui", "given" : "Weiwei", "non-dropping-particle" : "", "parse-names" : false, "suffix" : "" } ], "id" : "ITEM-1", "issued" : { "date-parts" : [ [ "2016" ] ] }, "number-of-pages" : "11-41", "title" : "Introduction to Text Visualization", "type" : "book" }, "uris" : [ "http://www.mendeley.com/documents/?uuid=aafeb036-7496-471b-a072-63e5854ead70" ] } ], "mendeley" : { "formattedCitation" : "(Cao &amp; Cui, 2016)", "plainTextFormattedCitation" : "(Cao &amp; Cui, 2016)", "previouslyFormattedCitation" : "(Cao &amp; Cui, 2016)" }, "properties" : {  }, "schema" : "https://github.com/citation-style-language/schema/raw/master/csl-citation.json" }</w:instrText>
      </w:r>
      <w:r>
        <w:rPr>
          <w:lang w:val="en-GB"/>
        </w:rPr>
        <w:fldChar w:fldCharType="separate"/>
      </w:r>
      <w:r w:rsidRPr="00DA5868">
        <w:rPr>
          <w:noProof/>
          <w:lang w:val="en-GB"/>
        </w:rPr>
        <w:t>(Cao &amp; Cui, 2016)</w:t>
      </w:r>
      <w:r>
        <w:rPr>
          <w:lang w:val="en-GB"/>
        </w:rPr>
        <w:fldChar w:fldCharType="end"/>
      </w:r>
      <w:r w:rsidR="00103E43">
        <w:rPr>
          <w:lang w:val="en-GB"/>
        </w:rPr>
        <w:t xml:space="preserve"> made a comprehensive</w:t>
      </w:r>
      <w:r>
        <w:rPr>
          <w:lang w:val="en-GB"/>
        </w:rPr>
        <w:t xml:space="preserve"> review</w:t>
      </w:r>
      <w:r w:rsidR="00103E43">
        <w:rPr>
          <w:lang w:val="en-GB"/>
        </w:rPr>
        <w:t xml:space="preserve"> of</w:t>
      </w:r>
      <w:r>
        <w:rPr>
          <w:lang w:val="en-GB"/>
        </w:rPr>
        <w:t xml:space="preserve"> more than 200 papers based upon text visualization techniques </w:t>
      </w:r>
      <w:r w:rsidR="00103E43">
        <w:rPr>
          <w:lang w:val="en-GB"/>
        </w:rPr>
        <w:t>accumulated</w:t>
      </w:r>
      <w:r>
        <w:rPr>
          <w:lang w:val="en-GB"/>
        </w:rPr>
        <w:t xml:space="preserve"> in Text Visualization Browser (</w:t>
      </w:r>
      <w:r w:rsidRPr="00103E43">
        <w:rPr>
          <w:i/>
          <w:iCs/>
          <w:lang w:val="en-GB"/>
        </w:rPr>
        <w:t>http://textvis.lnu.se/).</w:t>
      </w:r>
      <w:r>
        <w:rPr>
          <w:lang w:val="en-GB"/>
        </w:rPr>
        <w:t xml:space="preserve"> </w:t>
      </w:r>
      <w:r w:rsidR="0002220E">
        <w:rPr>
          <w:lang w:val="en-GB"/>
        </w:rPr>
        <w:t>The paper has identified five categories of text visualization:</w:t>
      </w:r>
    </w:p>
    <w:p w:rsidR="0002220E" w:rsidRDefault="0002220E" w:rsidP="0002220E">
      <w:pPr>
        <w:pStyle w:val="ListParagraph"/>
        <w:numPr>
          <w:ilvl w:val="0"/>
          <w:numId w:val="14"/>
        </w:numPr>
        <w:rPr>
          <w:lang w:val="en-GB"/>
        </w:rPr>
      </w:pPr>
      <w:r>
        <w:rPr>
          <w:lang w:val="en-GB"/>
        </w:rPr>
        <w:t>Visualization of document similarity.</w:t>
      </w:r>
    </w:p>
    <w:p w:rsidR="0002220E" w:rsidRDefault="0002220E" w:rsidP="0002220E">
      <w:pPr>
        <w:pStyle w:val="ListParagraph"/>
        <w:numPr>
          <w:ilvl w:val="0"/>
          <w:numId w:val="14"/>
        </w:numPr>
        <w:rPr>
          <w:lang w:val="en-GB"/>
        </w:rPr>
      </w:pPr>
      <w:r>
        <w:rPr>
          <w:lang w:val="en-GB"/>
        </w:rPr>
        <w:t>Visualization for revealing content of the document</w:t>
      </w:r>
    </w:p>
    <w:p w:rsidR="0002220E" w:rsidRDefault="0002220E" w:rsidP="0002220E">
      <w:pPr>
        <w:pStyle w:val="ListParagraph"/>
        <w:numPr>
          <w:ilvl w:val="0"/>
          <w:numId w:val="14"/>
        </w:numPr>
        <w:rPr>
          <w:lang w:val="en-GB"/>
        </w:rPr>
      </w:pPr>
      <w:r>
        <w:rPr>
          <w:lang w:val="en-GB"/>
        </w:rPr>
        <w:t>Visualization of sentiments and emotions in the text</w:t>
      </w:r>
    </w:p>
    <w:p w:rsidR="0002220E" w:rsidRDefault="0002220E" w:rsidP="0002220E">
      <w:pPr>
        <w:pStyle w:val="ListParagraph"/>
        <w:numPr>
          <w:ilvl w:val="0"/>
          <w:numId w:val="14"/>
        </w:numPr>
        <w:rPr>
          <w:lang w:val="en-GB"/>
        </w:rPr>
      </w:pPr>
      <w:r>
        <w:rPr>
          <w:lang w:val="en-GB"/>
        </w:rPr>
        <w:t xml:space="preserve">Visualization of the corpus </w:t>
      </w:r>
    </w:p>
    <w:p w:rsidR="0002220E" w:rsidRDefault="0002220E" w:rsidP="0002220E">
      <w:pPr>
        <w:pStyle w:val="ListParagraph"/>
        <w:numPr>
          <w:ilvl w:val="0"/>
          <w:numId w:val="14"/>
        </w:numPr>
        <w:rPr>
          <w:lang w:val="en-GB"/>
        </w:rPr>
      </w:pPr>
      <w:r>
        <w:rPr>
          <w:lang w:val="en-GB"/>
        </w:rPr>
        <w:t>Visualization of domain-specific rich-text corpus</w:t>
      </w:r>
    </w:p>
    <w:p w:rsidR="00103E43" w:rsidRDefault="0002220E" w:rsidP="0002220E">
      <w:pPr>
        <w:rPr>
          <w:lang w:val="en-GB"/>
        </w:rPr>
      </w:pPr>
      <w:r>
        <w:rPr>
          <w:lang w:val="en-GB"/>
        </w:rPr>
        <w:t xml:space="preserve">These techniques cover a large and wide sectors of visualizing texts. However, even among such a large number of visualization techniques, texts are not visualized with </w:t>
      </w:r>
      <w:r w:rsidR="00103E43">
        <w:rPr>
          <w:lang w:val="en-GB"/>
        </w:rPr>
        <w:t>focus</w:t>
      </w:r>
      <w:r>
        <w:rPr>
          <w:lang w:val="en-GB"/>
        </w:rPr>
        <w:t xml:space="preserve"> on the location. All of these visualization techniques intend to answer “What </w:t>
      </w:r>
      <w:r w:rsidR="009A2A53">
        <w:rPr>
          <w:lang w:val="en-GB"/>
        </w:rPr>
        <w:t>“is</w:t>
      </w:r>
      <w:r>
        <w:rPr>
          <w:lang w:val="en-GB"/>
        </w:rPr>
        <w:t xml:space="preserve"> in the text but fail to answer the “Where” portion of the text. </w:t>
      </w:r>
      <w:r w:rsidR="00CD3303">
        <w:rPr>
          <w:lang w:val="en-GB"/>
        </w:rPr>
        <w:t xml:space="preserve">There is </w:t>
      </w:r>
      <w:r w:rsidR="00103E43">
        <w:rPr>
          <w:lang w:val="en-GB"/>
        </w:rPr>
        <w:t xml:space="preserve">a compelling motivation for development of text visualization </w:t>
      </w:r>
      <w:r w:rsidR="00CD3303">
        <w:rPr>
          <w:lang w:val="en-GB"/>
        </w:rPr>
        <w:t>technique that combines both the textual and spatial components of text data</w:t>
      </w:r>
      <w:r w:rsidR="00103E43">
        <w:rPr>
          <w:lang w:val="en-GB"/>
        </w:rPr>
        <w:t xml:space="preserve"> and can answer both “what” is in the text as well as “where” component of the text</w:t>
      </w:r>
      <w:r w:rsidR="00CD3303">
        <w:rPr>
          <w:lang w:val="en-GB"/>
        </w:rPr>
        <w:t>.</w:t>
      </w:r>
      <w:r w:rsidR="00195704">
        <w:rPr>
          <w:lang w:val="en-GB"/>
        </w:rPr>
        <w:t xml:space="preserve"> </w:t>
      </w:r>
    </w:p>
    <w:p w:rsidR="00126E48" w:rsidRDefault="00126E48" w:rsidP="0002220E">
      <w:pPr>
        <w:rPr>
          <w:lang w:val="en-GB"/>
        </w:rPr>
      </w:pPr>
      <w:r>
        <w:rPr>
          <w:lang w:val="en-GB"/>
        </w:rPr>
        <w:t xml:space="preserve">Studies that have considered both topic modelling and location component have primarily intended to improve the results of topic modelling mostly by segregating the </w:t>
      </w:r>
      <w:r>
        <w:rPr>
          <w:lang w:val="en-GB"/>
        </w:rPr>
        <w:lastRenderedPageBreak/>
        <w:t xml:space="preserve">texts based upon the location. </w:t>
      </w:r>
      <w:r>
        <w:rPr>
          <w:lang w:val="en-GB"/>
        </w:rPr>
        <w:fldChar w:fldCharType="begin" w:fldLock="1"/>
      </w:r>
      <w:r>
        <w:rPr>
          <w:lang w:val="en-GB"/>
        </w:rPr>
        <w:instrText>ADDIN CSL_CITATION { "citationItems" : [ { "id" : "ITEM-1", "itemData" : { "DOI" : "10.1145/2507157.2507174", "ISBN" : "9781450324090", "ISSN" : "15504786", "abstract" : "Mobile networks enable users to post on social media ser- vices (e.g., Twitter) from anywhere. The activities of mobile users involve three major entities: user, post, and location. The interaction of these entities is the key to answer questions such as who will post a message where and on what topic? In this paper, we address the problem of profiling mobile users by modeling their activities, i.e., we explore topic modeling considering the spatial and textual aspects of user posts, and predict future user locations. We propose the first ST (Spatial Topic) model to capture the correlation between users\u2019 movements and between user interests and the function of locations. We employ the sparse coding technique which greatly speeds up the learning process. We perform experiments on two real life data sets from Twitter and Yelp. Through comprehensive experiments, we demon- strate that our proposed model consistently improves the average precision@1,5,10,15,20 for location recommendation by at least 50% (Twitter) and 300% (Yelp) against existing state-of-the-art recommendation algorithms and geographi- cal topic models.", "author" : [ { "dropping-particle" : "", "family" : "Hu", "given" : "Bo", "non-dropping-particle" : "", "parse-names" : false, "suffix" : "" }, { "dropping-particle" : "", "family" : "Ester", "given" : "Martin", "non-dropping-particle" : "", "parse-names" : false, "suffix" : "" } ], "container-title" : "Proceedings of the 7th ACM conference on Recommender systems - RecSys '13", "id" : "ITEM-1", "issued" : { "date-parts" : [ [ "2013" ] ] }, "page" : "25-32", "title" : "Spatial topic modeling in online social media for location recommendation", "type" : "article-journal" }, "uris" : [ "http://www.mendeley.com/documents/?uuid=7bd5ca9e-6ada-4ba1-b7d6-0f9b421f063e" ] } ], "mendeley" : { "formattedCitation" : "(Hu &amp; Ester, 2013)", "plainTextFormattedCitation" : "(Hu &amp; Ester, 2013)", "previouslyFormattedCitation" : "(Hu &amp; Ester, 2013)" }, "properties" : {  }, "schema" : "https://github.com/citation-style-language/schema/raw/master/csl-citation.json" }</w:instrText>
      </w:r>
      <w:r>
        <w:rPr>
          <w:lang w:val="en-GB"/>
        </w:rPr>
        <w:fldChar w:fldCharType="separate"/>
      </w:r>
      <w:r w:rsidRPr="00126E48">
        <w:rPr>
          <w:noProof/>
          <w:lang w:val="en-GB"/>
        </w:rPr>
        <w:t>(Hu &amp; Ester, 2013)</w:t>
      </w:r>
      <w:r>
        <w:rPr>
          <w:lang w:val="en-GB"/>
        </w:rPr>
        <w:fldChar w:fldCharType="end"/>
      </w:r>
      <w:r>
        <w:rPr>
          <w:lang w:val="en-GB"/>
        </w:rPr>
        <w:t xml:space="preserve"> used locations of posts on social media to model user profiles using topic modelling and spatial location for </w:t>
      </w:r>
      <w:r w:rsidR="00A03B7F">
        <w:rPr>
          <w:lang w:val="en-GB"/>
        </w:rPr>
        <w:t xml:space="preserve">improving </w:t>
      </w:r>
      <w:r>
        <w:rPr>
          <w:lang w:val="en-GB"/>
        </w:rPr>
        <w:t xml:space="preserve">location recommendation. </w:t>
      </w:r>
      <w:r w:rsidR="00687D08">
        <w:rPr>
          <w:lang w:val="en-GB"/>
        </w:rPr>
        <w:fldChar w:fldCharType="begin" w:fldLock="1"/>
      </w:r>
      <w:r w:rsidR="00687D08">
        <w:rPr>
          <w:lang w:val="en-GB"/>
        </w:rPr>
        <w:instrText>ADDIN CSL_CITATION { "citationItems" : [ { "id" : "ITEM-1", "itemData" : { "ISBN" : "1613-0073", "author" : [ { "dropping-particle" : "", "family" : "P\u00f6litz", "given" : "Christian", "non-dropping-particle" : "", "parse-names" : false, "suffix" : "" } ], "collection-title" : "MUD'15", "container-title" : "Proceedings of the 2Nd International Conference on Mining Urban Data - Volume 1392", "id" : "ITEM-1", "issued" : { "date-parts" : [ [ "2015" ] ] }, "page" : "95-96", "publisher" : "CEUR-WS.org", "publisher-place" : "Aachen, Germany, Germany", "title" : "Modelling Time and Location in Topic Models", "type" : "paper-conference" }, "uris" : [ "http://www.mendeley.com/documents/?uuid=785d7839-9fc4-4419-bbc6-c8987f69ca5d" ] } ], "mendeley" : { "formattedCitation" : "(P\u00f6litz, 2015)", "plainTextFormattedCitation" : "(P\u00f6litz, 2015)", "previouslyFormattedCitation" : "(P\u00f6litz, 2015)" }, "properties" : {  }, "schema" : "https://github.com/citation-style-language/schema/raw/master/csl-citation.json" }</w:instrText>
      </w:r>
      <w:r w:rsidR="00687D08">
        <w:rPr>
          <w:lang w:val="en-GB"/>
        </w:rPr>
        <w:fldChar w:fldCharType="separate"/>
      </w:r>
      <w:r w:rsidR="00687D08" w:rsidRPr="00687D08">
        <w:rPr>
          <w:noProof/>
          <w:lang w:val="en-GB"/>
        </w:rPr>
        <w:t>(Pölitz, 2015)</w:t>
      </w:r>
      <w:r w:rsidR="00687D08">
        <w:rPr>
          <w:lang w:val="en-GB"/>
        </w:rPr>
        <w:fldChar w:fldCharType="end"/>
      </w:r>
      <w:r w:rsidR="00687D08">
        <w:rPr>
          <w:lang w:val="en-GB"/>
        </w:rPr>
        <w:t xml:space="preserve"> have </w:t>
      </w:r>
      <w:bookmarkStart w:id="15" w:name="_GoBack"/>
      <w:bookmarkEnd w:id="15"/>
    </w:p>
    <w:p w:rsidR="00126E48" w:rsidRDefault="00126E48" w:rsidP="0002220E">
      <w:pPr>
        <w:rPr>
          <w:lang w:val="en-GB"/>
        </w:rPr>
      </w:pPr>
    </w:p>
    <w:p w:rsidR="0002220E" w:rsidRPr="0002220E" w:rsidRDefault="00103E43" w:rsidP="0002220E">
      <w:pPr>
        <w:rPr>
          <w:lang w:val="en-GB"/>
        </w:rPr>
      </w:pPr>
      <w:r>
        <w:rPr>
          <w:lang w:val="en-GB"/>
        </w:rPr>
        <w:t>In this study, a new technique is demonstrated that visualizes large collection of text</w:t>
      </w:r>
      <w:r w:rsidR="003E5BB8">
        <w:rPr>
          <w:lang w:val="en-GB"/>
        </w:rPr>
        <w:t xml:space="preserve">s by extracting the concepts (topics) covered in the collection </w:t>
      </w:r>
      <w:r w:rsidR="004408C0">
        <w:rPr>
          <w:lang w:val="en-GB"/>
        </w:rPr>
        <w:t xml:space="preserve">and individually mapping the topics based upon the influence of spatial location on each topic. </w:t>
      </w:r>
    </w:p>
    <w:p w:rsidR="00AB76CC" w:rsidRDefault="00AB76CC" w:rsidP="001A1570">
      <w:pPr>
        <w:rPr>
          <w:lang w:val="en-GB"/>
        </w:rPr>
      </w:pPr>
    </w:p>
    <w:p w:rsidR="00AB76CC" w:rsidRDefault="00AB76CC" w:rsidP="001A1570">
      <w:pPr>
        <w:rPr>
          <w:lang w:val="en-GB"/>
        </w:rPr>
      </w:pPr>
    </w:p>
    <w:p w:rsidR="00301162" w:rsidRDefault="00301162">
      <w:pPr>
        <w:spacing w:before="0" w:after="160" w:line="259" w:lineRule="auto"/>
        <w:jc w:val="left"/>
        <w:rPr>
          <w:lang w:val="en-GB"/>
        </w:rPr>
      </w:pPr>
      <w:r>
        <w:rPr>
          <w:lang w:val="en-GB"/>
        </w:rPr>
        <w:br w:type="page"/>
      </w:r>
    </w:p>
    <w:p w:rsidR="00793EB6" w:rsidRDefault="007168C3" w:rsidP="00301162">
      <w:pPr>
        <w:pStyle w:val="Heading1"/>
        <w:rPr>
          <w:caps w:val="0"/>
        </w:rPr>
      </w:pPr>
      <w:bookmarkStart w:id="16" w:name="_Toc504695397"/>
      <w:r>
        <w:rPr>
          <w:caps w:val="0"/>
        </w:rPr>
        <w:lastRenderedPageBreak/>
        <w:t>Methodology</w:t>
      </w:r>
      <w:bookmarkEnd w:id="16"/>
    </w:p>
    <w:p w:rsidR="00042DD0" w:rsidRPr="00042DD0" w:rsidRDefault="00042DD0" w:rsidP="00042DD0">
      <w:r>
        <w:t>The overall flow diagram of the methodology implemented in this study is shown in the figure below.</w:t>
      </w:r>
    </w:p>
    <w:p w:rsidR="0057259F" w:rsidRDefault="0074145B" w:rsidP="0057259F">
      <w:pPr>
        <w:keepNext/>
      </w:pPr>
      <w:r w:rsidRPr="0074145B">
        <w:rPr>
          <w:noProof/>
          <w:lang w:bidi="ne-NP"/>
        </w:rPr>
        <w:drawing>
          <wp:inline distT="0" distB="0" distL="0" distR="0">
            <wp:extent cx="5305425" cy="5302454"/>
            <wp:effectExtent l="19050" t="19050" r="9525"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iant\computer\thesis\thesis_writing\imgs\Methodology.jpg"/>
                    <pic:cNvPicPr>
                      <a:picLocks noChangeAspect="1" noChangeArrowheads="1"/>
                    </pic:cNvPicPr>
                  </pic:nvPicPr>
                  <pic:blipFill rotWithShape="1">
                    <a:blip r:embed="rId11">
                      <a:extLst>
                        <a:ext uri="{28A0092B-C50C-407E-A947-70E740481C1C}">
                          <a14:useLocalDpi xmlns:a14="http://schemas.microsoft.com/office/drawing/2010/main" val="0"/>
                        </a:ext>
                      </a:extLst>
                    </a:blip>
                    <a:srcRect l="12100" b="39180"/>
                    <a:stretch/>
                  </pic:blipFill>
                  <pic:spPr bwMode="auto">
                    <a:xfrm>
                      <a:off x="0" y="0"/>
                      <a:ext cx="5336414" cy="5333425"/>
                    </a:xfrm>
                    <a:prstGeom prst="rect">
                      <a:avLst/>
                    </a:prstGeom>
                    <a:noFill/>
                    <a:ln w="9525" cap="flat" cmpd="sng" algn="ctr">
                      <a:solidFill>
                        <a:sysClr val="windowText" lastClr="000000">
                          <a:lumMod val="50000"/>
                          <a:lumOff val="50000"/>
                        </a:sysClr>
                      </a:solidFill>
                      <a:prstDash val="solid"/>
                      <a:round/>
                      <a:headEnd type="none" w="med" len="med"/>
                      <a:tailEnd type="none" w="med" len="med"/>
                    </a:ln>
                    <a:extLst>
                      <a:ext uri="{53640926-AAD7-44D8-BBD7-CCE9431645EC}">
                        <a14:shadowObscured xmlns:a14="http://schemas.microsoft.com/office/drawing/2010/main"/>
                      </a:ext>
                    </a:extLst>
                  </pic:spPr>
                </pic:pic>
              </a:graphicData>
            </a:graphic>
          </wp:inline>
        </w:drawing>
      </w:r>
    </w:p>
    <w:p w:rsidR="0057259F" w:rsidRDefault="0057259F" w:rsidP="0057259F">
      <w:pPr>
        <w:pStyle w:val="Caption"/>
        <w:jc w:val="center"/>
      </w:pPr>
      <w:bookmarkStart w:id="17" w:name="_Toc504678651"/>
      <w:r>
        <w:t xml:space="preserve">Figure </w:t>
      </w:r>
      <w:r>
        <w:fldChar w:fldCharType="begin"/>
      </w:r>
      <w:r>
        <w:instrText xml:space="preserve"> SEQ Figure \* ARABIC </w:instrText>
      </w:r>
      <w:r>
        <w:fldChar w:fldCharType="separate"/>
      </w:r>
      <w:r w:rsidR="00F600E2">
        <w:rPr>
          <w:noProof/>
        </w:rPr>
        <w:t>1</w:t>
      </w:r>
      <w:r>
        <w:fldChar w:fldCharType="end"/>
      </w:r>
      <w:r>
        <w:t xml:space="preserve">: </w:t>
      </w:r>
      <w:r w:rsidRPr="0057259F">
        <w:rPr>
          <w:b w:val="0"/>
          <w:bCs/>
        </w:rPr>
        <w:t>Methodology</w:t>
      </w:r>
      <w:bookmarkEnd w:id="17"/>
    </w:p>
    <w:p w:rsidR="008B4520" w:rsidRDefault="008B4520" w:rsidP="008B4520">
      <w:pPr>
        <w:keepNext/>
        <w:jc w:val="center"/>
      </w:pPr>
    </w:p>
    <w:p w:rsidR="00793EB6" w:rsidRDefault="00301162" w:rsidP="00301162">
      <w:pPr>
        <w:pStyle w:val="Heading2"/>
      </w:pPr>
      <w:bookmarkStart w:id="18" w:name="_Toc504695398"/>
      <w:r>
        <w:t xml:space="preserve">3.1 </w:t>
      </w:r>
      <w:r w:rsidR="00910365">
        <w:t>B</w:t>
      </w:r>
      <w:r w:rsidR="00453F78">
        <w:t>uilding Corpus from text collections</w:t>
      </w:r>
      <w:bookmarkEnd w:id="18"/>
    </w:p>
    <w:p w:rsidR="00A5754C" w:rsidRDefault="00224B85" w:rsidP="00793EB6">
      <w:r>
        <w:t>In this study, different type of collections of texts are considered for visualization. One of them is the collection of news articles related to earthquake in Nepal. These articles were collected manually from different news sources.</w:t>
      </w:r>
      <w:r w:rsidR="00453F78">
        <w:t xml:space="preserve"> </w:t>
      </w:r>
      <w:r w:rsidR="00A5754C">
        <w:t xml:space="preserve">Corpus is generally understood as a large collection of text documents. However a corpus can have other </w:t>
      </w:r>
      <w:r w:rsidR="00A5754C">
        <w:lastRenderedPageBreak/>
        <w:t>accompanying information. Such as annotations of named entities, part of speech, etc.  While there exists thousands of corpus, these are created for certain research purposes and most are not available publicly</w:t>
      </w:r>
      <w:r w:rsidR="00A5754C">
        <w:fldChar w:fldCharType="begin" w:fldLock="1"/>
      </w:r>
      <w:r w:rsidR="00A5754C">
        <w:instrText>ADDIN CSL_CITATION { "citationItems" : [ { "id" : "ITEM-1", "itemData" : { "DOI" : "doi:10.1201/9781420085938-c7", "ISBN" : "978-1-4200-8592-1", "author" : [ { "dropping-particle" : "", "family" : "Xiao", "given" : "Richard", "non-dropping-particle" : "", "parse-names" : false, "suffix" : "" } ], "container-title" : "The handbook of Natural Language Processing", "id" : "ITEM-1", "issued" : { "date-parts" : [ [ "2010" ] ] }, "page" : "147-165", "title" : "7 - Corpus Creation", "type" : "article-journal" }, "uris" : [ "http://www.mendeley.com/documents/?uuid=9d79ed33-f9bc-4fd8-8d13-070bb4980527" ] } ], "mendeley" : { "formattedCitation" : "(Xiao, 2010)", "plainTextFormattedCitation" : "(Xiao, 2010)", "previouslyFormattedCitation" : "(Xiao, 2010)" }, "properties" : {  }, "schema" : "https://github.com/citation-style-language/schema/raw/master/csl-citation.json" }</w:instrText>
      </w:r>
      <w:r w:rsidR="00A5754C">
        <w:fldChar w:fldCharType="separate"/>
      </w:r>
      <w:r w:rsidR="00A5754C" w:rsidRPr="00A5754C">
        <w:rPr>
          <w:noProof/>
        </w:rPr>
        <w:t>(Xiao, 2010)</w:t>
      </w:r>
      <w:r w:rsidR="00A5754C">
        <w:fldChar w:fldCharType="end"/>
      </w:r>
      <w:r w:rsidR="00A5754C">
        <w:t>.</w:t>
      </w:r>
      <w:r w:rsidR="00436798">
        <w:t xml:space="preserve"> The specific purpose of corpus creation means that although it is time consuming, specific research purpose demands creation of own corpus.</w:t>
      </w:r>
      <w:r w:rsidR="00C259CC">
        <w:t xml:space="preserve"> In this study, news articles relevant to various fields are chosen to build corpus. </w:t>
      </w:r>
    </w:p>
    <w:p w:rsidR="00A5754C" w:rsidRDefault="000B04CD" w:rsidP="00793EB6">
      <w:r>
        <w:t xml:space="preserve">In this study, </w:t>
      </w:r>
      <w:r w:rsidR="00453F78">
        <w:t xml:space="preserve">Gensim is used for corpus building. Gensim stands out among natural language processing software as it focuses </w:t>
      </w:r>
      <w:r w:rsidR="005724DC">
        <w:t xml:space="preserve">particularly </w:t>
      </w:r>
      <w:r w:rsidR="00453F78">
        <w:t xml:space="preserve">on topic modelling. It is implemented as a Python library. The strength of Gensim is that it can process large amount of text data even with limited computing power. The algorithms implemented in Gensim are memory independent. </w:t>
      </w:r>
      <w:r w:rsidR="00906B84">
        <w:t xml:space="preserve">The source code of </w:t>
      </w:r>
      <w:r w:rsidR="008D5533">
        <w:t>Gensim is hosted in GitH</w:t>
      </w:r>
      <w:r w:rsidR="00906B84">
        <w:t xml:space="preserve">ub and can be accessed at </w:t>
      </w:r>
      <w:hyperlink r:id="rId12" w:history="1">
        <w:r w:rsidR="009020E2" w:rsidRPr="001E3828">
          <w:rPr>
            <w:rStyle w:val="Hyperlink"/>
            <w:i/>
            <w:iCs/>
          </w:rPr>
          <w:t>https://github.com/RaRe-Technologies/gensim</w:t>
        </w:r>
      </w:hyperlink>
      <w:r w:rsidR="00906B84">
        <w:t>.</w:t>
      </w:r>
      <w:r w:rsidR="00450CBC">
        <w:t xml:space="preserve"> </w:t>
      </w:r>
      <w:r w:rsidR="00453F78">
        <w:t xml:space="preserve"> </w:t>
      </w:r>
    </w:p>
    <w:p w:rsidR="008D5533" w:rsidRDefault="008D5533" w:rsidP="00793EB6">
      <w:r>
        <w:t xml:space="preserve">Turning text to corpus involves steps which are subject to the purpose of the library. However, the common task is to covert the text into machine readable form such that it </w:t>
      </w:r>
      <w:r w:rsidR="00450CBC">
        <w:t xml:space="preserve">is simpler and </w:t>
      </w:r>
      <w:r>
        <w:t>facilitates fast</w:t>
      </w:r>
      <w:r w:rsidR="00450CBC">
        <w:t>er</w:t>
      </w:r>
      <w:r>
        <w:t xml:space="preserve"> computation. Computation of texts in its native format is slow for computers. </w:t>
      </w:r>
      <w:r w:rsidR="00450CBC">
        <w:t>Hence, texts are converted into vectors for faster computation. There are several methods in which texts can be converted to vectors. Some of the methods consider the grammar and the word order while other methods only consider the frequency of words. Again, the choice of method depends upon the purpose of the study. In this study, bag-of-words (BOW) is implemented for converting texts into vectors. The bag-of-words method disregards the grammar as well as the order of the words. It only considers the frequency of words in the text collection.</w:t>
      </w:r>
      <w:r w:rsidR="00927ED3">
        <w:t xml:space="preserve"> According to this method, every word in a collection of text is given a unique integer id and the number of appearances of the word in the collection is counted. </w:t>
      </w:r>
      <w:r w:rsidR="00450CBC">
        <w:t xml:space="preserve"> It is a common method </w:t>
      </w:r>
      <w:r w:rsidR="00960FA9">
        <w:t xml:space="preserve">implemented in topic modelling and is also implemented in this study. </w:t>
      </w:r>
      <w:r w:rsidR="00927ED3">
        <w:t xml:space="preserve"> </w:t>
      </w:r>
    </w:p>
    <w:p w:rsidR="00224B85" w:rsidRDefault="00F056C0" w:rsidP="00793EB6">
      <w:r>
        <w:t xml:space="preserve">Before converting words to vectors, the text must be preprocessed. </w:t>
      </w:r>
      <w:r w:rsidR="00B37304">
        <w:t xml:space="preserve">The importance of preprocessing cannot be emphasized more as it is what prevents an input being a garbage.  </w:t>
      </w:r>
      <w:r>
        <w:t xml:space="preserve">For preprocessing, several natural language processing tools are required. In this study, Spacy is used for this purpose. Spacy is free and open source library for natural language processing. </w:t>
      </w:r>
      <w:r w:rsidR="007A115C">
        <w:t xml:space="preserve">It is also implemented in Python. The source code of Spacy is also open in GitHub and can be accessed at </w:t>
      </w:r>
      <w:hyperlink r:id="rId13" w:history="1">
        <w:r w:rsidR="007A115C" w:rsidRPr="007A115C">
          <w:rPr>
            <w:rStyle w:val="Hyperlink"/>
            <w:i/>
            <w:iCs/>
          </w:rPr>
          <w:t>https://github.com/explosion/spaCy</w:t>
        </w:r>
      </w:hyperlink>
      <w:r w:rsidR="00B37304">
        <w:t>. The choices of preprocessing steps again depend upon the purpose of the study. Preprocessing steps that are best fit for a purpose could produce garbage for other purposes. The following preprocessing steps were implemented in this study:-</w:t>
      </w:r>
    </w:p>
    <w:p w:rsidR="00B37304" w:rsidRDefault="00B37304" w:rsidP="00B37304">
      <w:pPr>
        <w:pStyle w:val="ListParagraph"/>
        <w:numPr>
          <w:ilvl w:val="0"/>
          <w:numId w:val="13"/>
        </w:numPr>
      </w:pPr>
      <w:r>
        <w:t>Text Lemmatization</w:t>
      </w:r>
    </w:p>
    <w:p w:rsidR="00B37304" w:rsidRDefault="00B37304" w:rsidP="00B37304">
      <w:pPr>
        <w:pStyle w:val="ListParagraph"/>
      </w:pPr>
      <w:r>
        <w:t xml:space="preserve">Lemmatization converts the words into </w:t>
      </w:r>
      <w:r w:rsidR="004A32C3">
        <w:t>its canonical or citation form</w:t>
      </w:r>
      <w:r w:rsidR="004A32C3">
        <w:fldChar w:fldCharType="begin" w:fldLock="1"/>
      </w:r>
      <w:r w:rsidR="004A32C3">
        <w:instrText>ADDIN CSL_CITATION { "citationItems" : [ { "id" : "ITEM-1", "itemData" : { "DOI" : "10.1097/00004770-200204000-00018", "ISBN" : "9780596516499", "ISSN" : "00992399", "PMID" : "12043876", "abstract" : "This book offers a highly accessible introduction to natural language processing, the field that supports a variety of language technologies, from predictive text and email filtering to automatic summarization and translation. With it, you'll learn how to write Python programs that work with large collections of unstructured text. You'll access richly annotated datasets using a comprehensive range of linguistic data structures, and you'll understand the main algorithms for analyzing the content and structure of written communication. Packed with examples and exercises, Natural Language Processing with Python will help you:Extract information from unstructured text, either to guess the topic or identify \"named entities\" Analyze linguistic structure in text, including parsing and semantic analysis Access popular linguistic databases, including WordNet and treebanks Integrate techniques drawn from fields as diverse as linguistics and artificial intelligence This book will help you gain practical skills in natural language processing using the Python programming language and the Natural Language Toolkit (NLTK) open source library. If you're interested in developing web applications, analyzing multilingual news sources, or documenting endangered languages - or if you're simply curious to have a programmer's perspective on how human language works - you'll find Natural Language Processing with Python both fascinating and immensely useful.", "author" : [ { "dropping-particle" : "", "family" : "Bird", "given" : "Steven", "non-dropping-particle" : "", "parse-names" : false, "suffix" : "" }, { "dropping-particle" : "", "family" : "Klein", "given" : "Ewan", "non-dropping-particle" : "", "parse-names" : false, "suffix" : "" }, { "dropping-particle" : "", "family" : "Loper", "given" : "Edward", "non-dropping-particle" : "", "parse-names" : false, "suffix" : "" } ], "container-title" : "Text", "id" : "ITEM-1", "issued" : { "date-parts" : [ [ "2009" ] ] }, "number-of-pages" : "479", "title" : "Natural Language Processing with Python", "type" : "book", "volume" : "43" }, "uris" : [ "http://www.mendeley.com/documents/?uuid=ca24391f-7e2a-4660-a41a-65b680bdf71a" ] } ], "mendeley" : { "formattedCitation" : "(Bird, Klein, &amp; Loper, 2009)", "plainTextFormattedCitation" : "(Bird, Klein, &amp; Loper, 2009)", "previouslyFormattedCitation" : "(Bird, Klein, &amp; Loper, 2009)" }, "properties" : {  }, "schema" : "https://github.com/citation-style-language/schema/raw/master/csl-citation.json" }</w:instrText>
      </w:r>
      <w:r w:rsidR="004A32C3">
        <w:fldChar w:fldCharType="separate"/>
      </w:r>
      <w:r w:rsidR="004A32C3" w:rsidRPr="004A32C3">
        <w:rPr>
          <w:noProof/>
        </w:rPr>
        <w:t>(Bird, Klein, &amp; Loper, 2009)</w:t>
      </w:r>
      <w:r w:rsidR="004A32C3">
        <w:fldChar w:fldCharType="end"/>
      </w:r>
      <w:r w:rsidR="004A32C3">
        <w:t xml:space="preserve">. Example: The lemmatization of swims and swam is swim. </w:t>
      </w:r>
    </w:p>
    <w:p w:rsidR="00B37304" w:rsidRDefault="00B37304" w:rsidP="00B37304">
      <w:pPr>
        <w:pStyle w:val="ListParagraph"/>
        <w:numPr>
          <w:ilvl w:val="0"/>
          <w:numId w:val="13"/>
        </w:numPr>
      </w:pPr>
      <w:r>
        <w:t>Removal of stop-words</w:t>
      </w:r>
    </w:p>
    <w:p w:rsidR="007E4F45" w:rsidRDefault="007E4F45" w:rsidP="007E4F45">
      <w:pPr>
        <w:pStyle w:val="ListParagraph"/>
      </w:pPr>
      <w:r>
        <w:t xml:space="preserve">Stop-words are such words in a text which do not add any value to the purpose of the study. Again, this depends upon the purpose of the study. Each natural language processing software come with their own set of stop-words. Although, there is some overlap between them, </w:t>
      </w:r>
      <w:r w:rsidR="00C83911">
        <w:t xml:space="preserve">there is no consensus in a universal set of stop-words. </w:t>
      </w:r>
      <w:r w:rsidR="001E1BA1">
        <w:t xml:space="preserve">Many a times, defining stop-words is an iterative process. The </w:t>
      </w:r>
      <w:r w:rsidR="00A31298">
        <w:t xml:space="preserve">results are examined and the words that add no meaning to the results are added to the list of stop-words. </w:t>
      </w:r>
    </w:p>
    <w:p w:rsidR="00B37304" w:rsidRDefault="00B37304" w:rsidP="00B37304">
      <w:pPr>
        <w:pStyle w:val="ListParagraph"/>
        <w:numPr>
          <w:ilvl w:val="0"/>
          <w:numId w:val="13"/>
        </w:numPr>
      </w:pPr>
      <w:r>
        <w:t xml:space="preserve">Remove numbers, punctuation marks, symbols </w:t>
      </w:r>
    </w:p>
    <w:p w:rsidR="00BF678F" w:rsidRDefault="00BF678F" w:rsidP="00BF678F">
      <w:pPr>
        <w:pStyle w:val="ListParagraph"/>
      </w:pPr>
      <w:r>
        <w:t xml:space="preserve">Numbers, punctuation marks and symbols are removed from the text as these do not add any value to the topics. </w:t>
      </w:r>
    </w:p>
    <w:p w:rsidR="008C6276" w:rsidRDefault="008C6276" w:rsidP="008C6276">
      <w:pPr>
        <w:pStyle w:val="ListParagraph"/>
        <w:numPr>
          <w:ilvl w:val="0"/>
          <w:numId w:val="13"/>
        </w:numPr>
      </w:pPr>
      <w:r>
        <w:t>Detect bigrams and trigrams</w:t>
      </w:r>
    </w:p>
    <w:p w:rsidR="00FC3CCC" w:rsidRDefault="00FC3CCC" w:rsidP="008C6276">
      <w:pPr>
        <w:pStyle w:val="ListParagraph"/>
      </w:pPr>
      <w:r>
        <w:t xml:space="preserve">A combination of words such as </w:t>
      </w:r>
      <w:r w:rsidR="001E349F">
        <w:t xml:space="preserve">climate change, </w:t>
      </w:r>
      <w:r>
        <w:t>tectonic plate, car race, ministry of education, etc., provide different meaning in combination than the individual words.</w:t>
      </w:r>
      <w:r w:rsidR="000110FA">
        <w:t xml:space="preserve"> These words, if treated as separate words, would provide different insight than what is intended in the texts.</w:t>
      </w:r>
      <w:r>
        <w:t xml:space="preserve"> These </w:t>
      </w:r>
      <w:r w:rsidR="000110FA">
        <w:t xml:space="preserve">words </w:t>
      </w:r>
      <w:r>
        <w:t xml:space="preserve">are called n-grams. Bigrams are combination of two words and trigrams are combination of three words. </w:t>
      </w:r>
      <w:r w:rsidR="00C22AE6">
        <w:t xml:space="preserve">N-gram identification is especially important because the study has implemented bag-of-words </w:t>
      </w:r>
      <w:r w:rsidR="00EF7EE6">
        <w:t xml:space="preserve">model for transforming words to vectors as bag-of-words model do not preserve the order of the words. </w:t>
      </w:r>
      <w:r>
        <w:t>Bigrams and trigrams are highly prevalent in names of locations such as Pacific Ocean, Suez Canal, Kathmandu Valley, Grao de Castellon</w:t>
      </w:r>
      <w:r w:rsidR="004C5A60">
        <w:t>, etc. As these locations are to be mapped, bigrams and trigrams are identified in the tex</w:t>
      </w:r>
      <w:r w:rsidR="009D3729">
        <w:t xml:space="preserve">ts and are processed as </w:t>
      </w:r>
      <w:r w:rsidR="004C5A60">
        <w:t>single entity.</w:t>
      </w:r>
      <w:r w:rsidR="000110FA">
        <w:t xml:space="preserve"> In this stud</w:t>
      </w:r>
      <w:r w:rsidR="000A5307">
        <w:t>y, only bigrams and trigrams were</w:t>
      </w:r>
      <w:r w:rsidR="000110FA">
        <w:t xml:space="preserve"> considered. </w:t>
      </w:r>
      <w:r w:rsidR="000110FA">
        <w:lastRenderedPageBreak/>
        <w:t>However, depending upon the language</w:t>
      </w:r>
      <w:r w:rsidR="000A5307">
        <w:t xml:space="preserve"> and the contents in the collection of texts</w:t>
      </w:r>
      <w:r w:rsidR="000110FA">
        <w:t xml:space="preserve">, </w:t>
      </w:r>
      <w:r w:rsidR="000A5307">
        <w:t>it is</w:t>
      </w:r>
      <w:r w:rsidR="000110FA">
        <w:t xml:space="preserve"> necessary to implement higher level of n-grams. </w:t>
      </w:r>
    </w:p>
    <w:p w:rsidR="00BF678F" w:rsidRDefault="00C831F6" w:rsidP="00C831F6">
      <w:r>
        <w:t xml:space="preserve">Once the process of preprocessing is complete, the text is converted to vectors based upon bag-of-words model and a corpus is built. In terms of Gensim, a corpus is a list of lists. </w:t>
      </w:r>
      <w:r w:rsidR="002411D9">
        <w:t xml:space="preserve">The larger list represents the entire collection of texts. Each of the smaller lists represent individual document. </w:t>
      </w:r>
    </w:p>
    <w:p w:rsidR="00793EB6" w:rsidRDefault="00793EB6" w:rsidP="00793EB6">
      <w:r>
        <w:t xml:space="preserve">    </w:t>
      </w:r>
    </w:p>
    <w:p w:rsidR="00793EB6" w:rsidRDefault="00301162" w:rsidP="00301162">
      <w:pPr>
        <w:pStyle w:val="Heading2"/>
      </w:pPr>
      <w:bookmarkStart w:id="19" w:name="_Toc504695399"/>
      <w:r>
        <w:t xml:space="preserve">3.2 </w:t>
      </w:r>
      <w:r w:rsidR="007816FD">
        <w:t>Extraction of Topic Model</w:t>
      </w:r>
      <w:bookmarkEnd w:id="19"/>
    </w:p>
    <w:p w:rsidR="006513E4" w:rsidRDefault="006E750F" w:rsidP="00B764F3">
      <w:pPr>
        <w:jc w:val="left"/>
      </w:pPr>
      <w:r>
        <w:t>Topic model</w:t>
      </w:r>
      <w:r w:rsidR="00BD7FF3">
        <w:t xml:space="preserve">s are generated once the corpus are built. In this study, the topic model is generated using Latent Dirichlet Allocation (LDA) which is a generative probabilistic method of topic modelling. The basic assumption of LDA is that each document is a mixture of topics. And each topic is a probability distribution over words. </w:t>
      </w:r>
      <w:r w:rsidR="006513E4">
        <w:t>The figure below conspicuously demonstrates the assumptions in LDA.</w:t>
      </w:r>
    </w:p>
    <w:p w:rsidR="006513E4" w:rsidRDefault="006513E4" w:rsidP="006513E4">
      <w:pPr>
        <w:keepNext/>
        <w:jc w:val="left"/>
      </w:pPr>
      <w:r>
        <w:rPr>
          <w:noProof/>
          <w:lang w:bidi="ne-NP"/>
        </w:rPr>
        <w:drawing>
          <wp:inline distT="0" distB="0" distL="0" distR="0">
            <wp:extent cx="5228590" cy="2751455"/>
            <wp:effectExtent l="19050" t="19050" r="10160" b="1079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LDA example.png"/>
                    <pic:cNvPicPr/>
                  </pic:nvPicPr>
                  <pic:blipFill>
                    <a:blip r:embed="rId14">
                      <a:extLst>
                        <a:ext uri="{28A0092B-C50C-407E-A947-70E740481C1C}">
                          <a14:useLocalDpi xmlns:a14="http://schemas.microsoft.com/office/drawing/2010/main" val="0"/>
                        </a:ext>
                      </a:extLst>
                    </a:blip>
                    <a:stretch>
                      <a:fillRect/>
                    </a:stretch>
                  </pic:blipFill>
                  <pic:spPr>
                    <a:xfrm>
                      <a:off x="0" y="0"/>
                      <a:ext cx="5228590" cy="2751455"/>
                    </a:xfrm>
                    <a:prstGeom prst="rect">
                      <a:avLst/>
                    </a:prstGeom>
                    <a:ln>
                      <a:solidFill>
                        <a:schemeClr val="tx1">
                          <a:lumMod val="50000"/>
                          <a:lumOff val="50000"/>
                        </a:schemeClr>
                      </a:solidFill>
                    </a:ln>
                  </pic:spPr>
                </pic:pic>
              </a:graphicData>
            </a:graphic>
          </wp:inline>
        </w:drawing>
      </w:r>
    </w:p>
    <w:p w:rsidR="006513E4" w:rsidRDefault="006513E4" w:rsidP="006513E4">
      <w:pPr>
        <w:pStyle w:val="Caption"/>
      </w:pPr>
      <w:r>
        <w:t xml:space="preserve">Figure </w:t>
      </w:r>
      <w:r>
        <w:fldChar w:fldCharType="begin"/>
      </w:r>
      <w:r>
        <w:instrText xml:space="preserve"> SEQ Figure \* ARABIC </w:instrText>
      </w:r>
      <w:r>
        <w:fldChar w:fldCharType="separate"/>
      </w:r>
      <w:r w:rsidR="00F600E2">
        <w:rPr>
          <w:noProof/>
        </w:rPr>
        <w:t>2</w:t>
      </w:r>
      <w:r>
        <w:fldChar w:fldCharType="end"/>
      </w:r>
      <w:r>
        <w:t xml:space="preserve">: </w:t>
      </w:r>
      <w:r>
        <w:rPr>
          <w:lang w:val="en-US"/>
        </w:rPr>
        <w:t xml:space="preserve">Intutitive digram for Topic Modeling using LDA </w:t>
      </w:r>
      <w:r>
        <w:rPr>
          <w:lang w:val="en-US"/>
        </w:rPr>
        <w:fldChar w:fldCharType="begin" w:fldLock="1"/>
      </w:r>
      <w:r>
        <w:rPr>
          <w:lang w:val="en-US"/>
        </w:rPr>
        <w:instrText>ADDIN CSL_CITATION { "citationItems" : [ { "id" : "ITEM-1", "itemData" : { "DOI" : "10.1109/MSP.2010.938079", "ISBN" : "0805854185", "ISSN" : "10535888", "PMID" : "7789277", "abstract" : "In this article, we review probabilistic topic models: graphical models that can be used to summarize a large collection of documents with a smaller number of distributions over words. Those distributions are called \"topics\" because, when fit to data, they capture the salient themes that run through the collection. We describe both finite-dimensional parametric topic models and their Bayesian nonparametric counterparts, which are based on the hierarchical Dirichlet process (HDP). We discuss two extensions of topic models to time-series data-one that lets the topics slowly change over time and one that lets the assumed prevalence of the topics change. Finally, we illustrate the application of topic models to nontext data, summarizing some recent research results in image analysis.", "author" : [ { "dropping-particle" : "", "family" : "Blei", "given" : "David", "non-dropping-particle" : "", "parse-names" : false, "suffix" : "" }, { "dropping-particle" : "", "family" : "Carin", "given" : "Lawrence", "non-dropping-particle" : "", "parse-names" : false, "suffix" : "" }, { "dropping-particle" : "", "family" : "Dunson", "given" : "David", "non-dropping-particle" : "", "parse-names" : false, "suffix" : "" } ], "container-title" : "IEEE Signal Processing Magazine", "id" : "ITEM-1", "issue" : "6", "issued" : { "date-parts" : [ [ "2010" ] ] }, "page" : "55-65", "title" : "Probabilistic topic models", "type" : "article-journal", "volume" : "27" }, "uris" : [ "http://www.mendeley.com/documents/?uuid=6e9e176d-c42b-4686-9537-75878a6fdaa8" ] } ], "mendeley" : { "formattedCitation" : "(D. Blei, Carin, &amp; Dunson, 2010)", "plainTextFormattedCitation" : "(D. Blei, Carin, &amp; Dunson, 2010)", "previouslyFormattedCitation" : "(D. Blei, Carin, &amp; Dunson, 2010)" }, "properties" : {  }, "schema" : "https://github.com/citation-style-language/schema/raw/master/csl-citation.json" }</w:instrText>
      </w:r>
      <w:r>
        <w:rPr>
          <w:lang w:val="en-US"/>
        </w:rPr>
        <w:fldChar w:fldCharType="separate"/>
      </w:r>
      <w:r w:rsidRPr="006513E4">
        <w:rPr>
          <w:b w:val="0"/>
          <w:noProof/>
          <w:lang w:val="en-US"/>
        </w:rPr>
        <w:t>(D. Blei, Carin, &amp; Dunson, 2010)</w:t>
      </w:r>
      <w:r>
        <w:rPr>
          <w:lang w:val="en-US"/>
        </w:rPr>
        <w:fldChar w:fldCharType="end"/>
      </w:r>
    </w:p>
    <w:p w:rsidR="00F600E2" w:rsidRDefault="00F600E2" w:rsidP="00B764F3">
      <w:pPr>
        <w:jc w:val="left"/>
      </w:pPr>
      <w:r>
        <w:t>The conceptual framework of LDA is shown in figure below.</w:t>
      </w:r>
    </w:p>
    <w:p w:rsidR="00F600E2" w:rsidRDefault="00F600E2" w:rsidP="00F600E2">
      <w:pPr>
        <w:keepNext/>
        <w:jc w:val="left"/>
      </w:pPr>
      <w:r>
        <w:rPr>
          <w:noProof/>
          <w:lang w:bidi="ne-NP"/>
        </w:rPr>
        <w:lastRenderedPageBreak/>
        <w:drawing>
          <wp:inline distT="0" distB="0" distL="0" distR="0">
            <wp:extent cx="5228590" cy="2743200"/>
            <wp:effectExtent l="19050" t="19050" r="10160" b="190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DA _black_n_white.jpg"/>
                    <pic:cNvPicPr/>
                  </pic:nvPicPr>
                  <pic:blipFill rotWithShape="1">
                    <a:blip r:embed="rId15">
                      <a:extLst>
                        <a:ext uri="{28A0092B-C50C-407E-A947-70E740481C1C}">
                          <a14:useLocalDpi xmlns:a14="http://schemas.microsoft.com/office/drawing/2010/main" val="0"/>
                        </a:ext>
                      </a:extLst>
                    </a:blip>
                    <a:srcRect t="10909" b="19267"/>
                    <a:stretch/>
                  </pic:blipFill>
                  <pic:spPr bwMode="auto">
                    <a:xfrm>
                      <a:off x="0" y="0"/>
                      <a:ext cx="5228590" cy="2743200"/>
                    </a:xfrm>
                    <a:prstGeom prst="rect">
                      <a:avLst/>
                    </a:prstGeom>
                    <a:ln>
                      <a:solidFill>
                        <a:schemeClr val="bg1">
                          <a:lumMod val="75000"/>
                        </a:schemeClr>
                      </a:solidFill>
                    </a:ln>
                    <a:extLst>
                      <a:ext uri="{53640926-AAD7-44D8-BBD7-CCE9431645EC}">
                        <a14:shadowObscured xmlns:a14="http://schemas.microsoft.com/office/drawing/2010/main"/>
                      </a:ext>
                    </a:extLst>
                  </pic:spPr>
                </pic:pic>
              </a:graphicData>
            </a:graphic>
          </wp:inline>
        </w:drawing>
      </w:r>
    </w:p>
    <w:p w:rsidR="00F600E2" w:rsidRDefault="00F600E2" w:rsidP="00F600E2">
      <w:pPr>
        <w:pStyle w:val="Caption"/>
        <w:jc w:val="center"/>
      </w:pPr>
      <w:r>
        <w:t xml:space="preserve">Figure </w:t>
      </w:r>
      <w:r>
        <w:fldChar w:fldCharType="begin"/>
      </w:r>
      <w:r>
        <w:instrText xml:space="preserve"> SEQ Figure \* ARABIC </w:instrText>
      </w:r>
      <w:r>
        <w:fldChar w:fldCharType="separate"/>
      </w:r>
      <w:r>
        <w:rPr>
          <w:noProof/>
        </w:rPr>
        <w:t>3</w:t>
      </w:r>
      <w:r>
        <w:fldChar w:fldCharType="end"/>
      </w:r>
      <w:r>
        <w:t>: LDA Plate Notation</w:t>
      </w:r>
      <w:r>
        <w:fldChar w:fldCharType="begin" w:fldLock="1"/>
      </w:r>
      <w:r>
        <w:instrText>ADDIN CSL_CITATION { "citationItems" : [ { "id" : "ITEM-1", "itemData" : { "author" : [ { "dropping-particle" : "", "family" : "Blei", "given" : "David M", "non-dropping-particle" : "", "parse-names" : false, "suffix" : "" }, { "dropping-particle" : "", "family" : "Blei", "given" : "D", "non-dropping-particle" : "", "parse-names" : false, "suffix" : "" } ], "container-title" : "Science", "id" : "ITEM-1", "issued" : { "date-parts" : [ [ "2008" ] ] }, "title" : "Modeling Science Joint work with John Lafferty ( CMU ) Modeling Science", "type" : "article-journal" }, "uris" : [ "http://www.mendeley.com/documents/?uuid=b06903d7-e13b-4846-a3dc-cf6af253e592" ] } ], "mendeley" : { "formattedCitation" : "(D. M. Blei &amp; Blei, 2008)", "plainTextFormattedCitation" : "(D. M. Blei &amp; Blei, 2008)", "previouslyFormattedCitation" : "(D. M. Blei &amp; Blei, 2008)" }, "properties" : {  }, "schema" : "https://github.com/citation-style-language/schema/raw/master/csl-citation.json" }</w:instrText>
      </w:r>
      <w:r>
        <w:fldChar w:fldCharType="separate"/>
      </w:r>
      <w:r w:rsidRPr="00F600E2">
        <w:rPr>
          <w:b w:val="0"/>
          <w:noProof/>
        </w:rPr>
        <w:t>(D. M. Blei &amp; Blei, 2008)</w:t>
      </w:r>
      <w:r>
        <w:fldChar w:fldCharType="end"/>
      </w:r>
    </w:p>
    <w:p w:rsidR="00C831F6" w:rsidRDefault="00A560F0" w:rsidP="00B764F3">
      <w:pPr>
        <w:jc w:val="left"/>
      </w:pPr>
      <w:r>
        <w:t>The only model parameter for LDA in its implementation in Gensim is the number of topics to b</w:t>
      </w:r>
      <w:r w:rsidR="007D5E92">
        <w:t>e generated. A</w:t>
      </w:r>
      <w:r>
        <w:t xml:space="preserve">s of now, there is no straight forward and agreed upon method for specifying the number of topics. </w:t>
      </w:r>
      <w:r w:rsidR="007D5E92">
        <w:t xml:space="preserve">However, there are several measures of evaluating the topic models such as perplexity, topic coherence, human interpretability, etc. A python library, pyLDAvis is available for visualizing the topics.  </w:t>
      </w:r>
      <w:r w:rsidR="00F00381">
        <w:t xml:space="preserve">It can be accessed at </w:t>
      </w:r>
      <w:hyperlink r:id="rId16" w:history="1">
        <w:r w:rsidR="00F00381" w:rsidRPr="00F00381">
          <w:rPr>
            <w:rStyle w:val="Hyperlink"/>
            <w:i/>
            <w:iCs/>
            <w:color w:val="auto"/>
            <w:u w:val="none"/>
          </w:rPr>
          <w:t>https://github.com/bmabey/pyLDAvis</w:t>
        </w:r>
      </w:hyperlink>
      <w:r w:rsidR="00F00381" w:rsidRPr="00F00381">
        <w:rPr>
          <w:i/>
          <w:iCs/>
        </w:rPr>
        <w:t>.</w:t>
      </w:r>
      <w:r w:rsidR="00F00381">
        <w:t xml:space="preserve"> </w:t>
      </w:r>
    </w:p>
    <w:p w:rsidR="00793EB6" w:rsidRDefault="00301162" w:rsidP="00301162">
      <w:pPr>
        <w:pStyle w:val="Heading2"/>
      </w:pPr>
      <w:bookmarkStart w:id="20" w:name="_Toc504695400"/>
      <w:r>
        <w:t xml:space="preserve">3.3 </w:t>
      </w:r>
      <w:r w:rsidR="00A03D62">
        <w:t>Identification of location information from the collection of text</w:t>
      </w:r>
      <w:bookmarkEnd w:id="20"/>
    </w:p>
    <w:p w:rsidR="00A03D62" w:rsidRDefault="00A03D62" w:rsidP="00793EB6">
      <w:r>
        <w:t xml:space="preserve">The location information is critical in Geovisualizing the topics as it is used to georeferenced the topics. </w:t>
      </w:r>
      <w:r w:rsidR="0026531C">
        <w:t xml:space="preserve">The location information is extracted by geoparsing the texts. In this study, Geoparser.io is used for geoparsing the texts. </w:t>
      </w:r>
      <w:r w:rsidR="00660123">
        <w:t xml:space="preserve">Geoparser.io is implemented as a RESTful web API. It is not free but provides 1000 free API calls per month. The </w:t>
      </w:r>
      <w:r w:rsidR="00173489">
        <w:t>response</w:t>
      </w:r>
      <w:r w:rsidR="00660123">
        <w:t xml:space="preserve"> of the A</w:t>
      </w:r>
      <w:r w:rsidR="00173489">
        <w:t>PI call</w:t>
      </w:r>
      <w:r w:rsidR="00660123">
        <w:t xml:space="preserve"> is in GeoJSON format. </w:t>
      </w:r>
      <w:r w:rsidR="00C93556">
        <w:t>The response has the following information</w:t>
      </w:r>
      <w:r w:rsidR="004262E8">
        <w:t xml:space="preserve"> of interest</w:t>
      </w:r>
      <w:r w:rsidR="00C93556">
        <w:t>: name of the location, country</w:t>
      </w:r>
      <w:r w:rsidR="004262E8">
        <w:t xml:space="preserve">, state/province level administrative division, geographic feature type and coordinate. </w:t>
      </w:r>
    </w:p>
    <w:p w:rsidR="00793EB6" w:rsidRDefault="00301162" w:rsidP="00301162">
      <w:pPr>
        <w:pStyle w:val="Heading2"/>
      </w:pPr>
      <w:bookmarkStart w:id="21" w:name="_Toc504695401"/>
      <w:r>
        <w:t xml:space="preserve">3.4 </w:t>
      </w:r>
      <w:r w:rsidR="00802CEC">
        <w:t>Geovisualization</w:t>
      </w:r>
      <w:bookmarkEnd w:id="21"/>
    </w:p>
    <w:p w:rsidR="00802CEC" w:rsidRDefault="00473C57" w:rsidP="00802CEC">
      <w:r>
        <w:t xml:space="preserve">The mapping of topics is analogous to mapping of a thematic layer in cartography. The thematic layer is mapped according to its location. Then, it is symbolized according to one of its attribute value. In cases of continuous data, the attribute data is interpolated for visualization. For example a temperature map is visualized based upon finite </w:t>
      </w:r>
      <w:r>
        <w:lastRenderedPageBreak/>
        <w:t>number of measurements at various locations which are then interpolated.</w:t>
      </w:r>
      <w:r w:rsidR="00031710">
        <w:t xml:space="preserve"> Similar approach is followed in mapping the topics generated from topic modelling. For this locations are the coordinates obtained by geoparsing all the text collection that were used for generating the topic model. To map a topic, say Topic A, the probability of the location name lying in Topic A </w:t>
      </w:r>
      <w:r w:rsidR="008477B9">
        <w:t>was extracted from the topic</w:t>
      </w:r>
      <w:r w:rsidR="00031710">
        <w:t>. This probability is the attribute value of the location which is interpolated to geovisualize the topic.</w:t>
      </w:r>
      <w:r w:rsidR="008477B9">
        <w:t xml:space="preserve"> The geovisualization was done using leaflet geovisualization library which is implemented in JavaScript. The geovisualization was done as heatmaps.  </w:t>
      </w:r>
      <w:r w:rsidR="00031710">
        <w:t xml:space="preserve">  </w:t>
      </w:r>
    </w:p>
    <w:p w:rsidR="00802CEC" w:rsidRPr="00802CEC" w:rsidRDefault="00802CEC" w:rsidP="00802CEC"/>
    <w:p w:rsidR="00AC7A1A" w:rsidRDefault="00AC7A1A">
      <w:pPr>
        <w:spacing w:before="0" w:after="160" w:line="259" w:lineRule="auto"/>
        <w:jc w:val="left"/>
      </w:pPr>
      <w:r>
        <w:br w:type="page"/>
      </w:r>
    </w:p>
    <w:p w:rsidR="001A1570" w:rsidRDefault="007816FD" w:rsidP="00A5519F">
      <w:pPr>
        <w:pStyle w:val="Heading1"/>
      </w:pPr>
      <w:bookmarkStart w:id="22" w:name="_Toc504695402"/>
      <w:r>
        <w:rPr>
          <w:caps w:val="0"/>
        </w:rPr>
        <w:lastRenderedPageBreak/>
        <w:t>Results</w:t>
      </w:r>
      <w:bookmarkEnd w:id="22"/>
      <w:r w:rsidR="00103E43">
        <w:rPr>
          <w:caps w:val="0"/>
        </w:rPr>
        <w:t xml:space="preserve"> and Discussion</w:t>
      </w:r>
    </w:p>
    <w:p w:rsidR="00C755FB" w:rsidRDefault="00C755FB" w:rsidP="00C755FB">
      <w:pPr>
        <w:pStyle w:val="Heading2"/>
      </w:pPr>
      <w:bookmarkStart w:id="23" w:name="_Toc504695403"/>
      <w:r>
        <w:t>4.1 Overview</w:t>
      </w:r>
      <w:bookmarkEnd w:id="23"/>
    </w:p>
    <w:p w:rsidR="008477B9" w:rsidRDefault="008477B9" w:rsidP="00F87197">
      <w:r>
        <w:t xml:space="preserve">Topic models which essentially represent the hidden concepts in the collection of texts were generated using topic modelling in Gensim. The spatial locations in the texts were extracted using geoparsing. The probability of the spatial location lying in each topics were extracted. Using these probability as the attribute value, heatmaps were generated as geovisualization of the topics.    </w:t>
      </w:r>
    </w:p>
    <w:p w:rsidR="006F4C27" w:rsidRDefault="006F4C27" w:rsidP="006F4C27">
      <w:pPr>
        <w:pStyle w:val="Heading2"/>
      </w:pPr>
      <w:bookmarkStart w:id="24" w:name="_Toc504695404"/>
      <w:r>
        <w:t>4.2 Topic Models</w:t>
      </w:r>
      <w:bookmarkEnd w:id="24"/>
    </w:p>
    <w:p w:rsidR="00212549" w:rsidRDefault="008477B9" w:rsidP="006F4C27">
      <w:r>
        <w:t xml:space="preserve">For the text collection of news related to earthquake in Nepal, topic model was generated using LDA in Gensim. The topic model </w:t>
      </w:r>
      <w:r w:rsidR="00212549">
        <w:t>is</w:t>
      </w:r>
      <w:r>
        <w:t xml:space="preserve"> presented in the Appendix. A </w:t>
      </w:r>
      <w:r w:rsidR="00212549">
        <w:t>visualization of one of the topic generated using pyLDAvis is shown in the figure below.</w:t>
      </w:r>
    </w:p>
    <w:p w:rsidR="00212549" w:rsidRDefault="00212549" w:rsidP="00212549">
      <w:pPr>
        <w:keepNext/>
      </w:pPr>
      <w:r w:rsidRPr="00212549">
        <w:rPr>
          <w:noProof/>
          <w:lang w:bidi="ne-NP"/>
        </w:rPr>
        <w:drawing>
          <wp:inline distT="0" distB="0" distL="0" distR="0">
            <wp:extent cx="5228590" cy="2938093"/>
            <wp:effectExtent l="19050" t="19050" r="10160" b="152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giant\computer\thesis\thesis_writing\imgs\Nepal Earthquake Topic Model pyLDAvis.JPG"/>
                    <pic:cNvPicPr>
                      <a:picLocks noChangeAspect="1" noChangeArrowheads="1"/>
                    </pic:cNvPicPr>
                  </pic:nvPicPr>
                  <pic:blipFill>
                    <a:blip r:embed="rId17">
                      <a:extLst>
                        <a:ext uri="{28A0092B-C50C-407E-A947-70E740481C1C}">
                          <a14:useLocalDpi xmlns:a14="http://schemas.microsoft.com/office/drawing/2010/main" val="0"/>
                        </a:ext>
                      </a:extLst>
                    </a:blip>
                    <a:stretch>
                      <a:fillRect/>
                    </a:stretch>
                  </pic:blipFill>
                  <pic:spPr bwMode="auto">
                    <a:xfrm>
                      <a:off x="0" y="0"/>
                      <a:ext cx="5228590" cy="2938093"/>
                    </a:xfrm>
                    <a:prstGeom prst="rect">
                      <a:avLst/>
                    </a:prstGeom>
                    <a:noFill/>
                    <a:ln>
                      <a:solidFill>
                        <a:schemeClr val="tx1">
                          <a:lumMod val="50000"/>
                          <a:lumOff val="50000"/>
                        </a:schemeClr>
                      </a:solidFill>
                    </a:ln>
                  </pic:spPr>
                </pic:pic>
              </a:graphicData>
            </a:graphic>
          </wp:inline>
        </w:drawing>
      </w:r>
    </w:p>
    <w:p w:rsidR="00212549" w:rsidRDefault="00212549" w:rsidP="00212549">
      <w:pPr>
        <w:pStyle w:val="Caption"/>
        <w:jc w:val="center"/>
      </w:pPr>
      <w:bookmarkStart w:id="25" w:name="_Toc504678652"/>
      <w:r>
        <w:t xml:space="preserve">Figure </w:t>
      </w:r>
      <w:r>
        <w:fldChar w:fldCharType="begin"/>
      </w:r>
      <w:r>
        <w:instrText xml:space="preserve"> SEQ Figure \* ARABIC </w:instrText>
      </w:r>
      <w:r>
        <w:fldChar w:fldCharType="separate"/>
      </w:r>
      <w:r w:rsidR="00F600E2">
        <w:rPr>
          <w:noProof/>
        </w:rPr>
        <w:t>4</w:t>
      </w:r>
      <w:r>
        <w:fldChar w:fldCharType="end"/>
      </w:r>
      <w:r>
        <w:t xml:space="preserve"> : Visualization </w:t>
      </w:r>
      <w:r w:rsidR="00A800BF">
        <w:t>of topics (Topic 1 highlighted in red)</w:t>
      </w:r>
      <w:r>
        <w:t xml:space="preserve"> using pyLDAvis</w:t>
      </w:r>
      <w:bookmarkEnd w:id="25"/>
    </w:p>
    <w:p w:rsidR="006F4C27" w:rsidRDefault="00212549" w:rsidP="006F4C27">
      <w:r w:rsidRPr="006F4C27">
        <w:t xml:space="preserve"> </w:t>
      </w:r>
    </w:p>
    <w:p w:rsidR="00A800BF" w:rsidRDefault="00A800BF" w:rsidP="00A800BF">
      <w:pPr>
        <w:keepNext/>
      </w:pPr>
      <w:r>
        <w:rPr>
          <w:noProof/>
          <w:lang w:bidi="ne-NP"/>
        </w:rPr>
        <w:lastRenderedPageBreak/>
        <w:drawing>
          <wp:inline distT="0" distB="0" distL="0" distR="0">
            <wp:extent cx="5228590" cy="2961640"/>
            <wp:effectExtent l="19050" t="19050" r="10160" b="1016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Nepal Earthquake Topic Model pyLDAvis Topic 10.JPG"/>
                    <pic:cNvPicPr/>
                  </pic:nvPicPr>
                  <pic:blipFill>
                    <a:blip r:embed="rId18">
                      <a:extLst>
                        <a:ext uri="{28A0092B-C50C-407E-A947-70E740481C1C}">
                          <a14:useLocalDpi xmlns:a14="http://schemas.microsoft.com/office/drawing/2010/main" val="0"/>
                        </a:ext>
                      </a:extLst>
                    </a:blip>
                    <a:stretch>
                      <a:fillRect/>
                    </a:stretch>
                  </pic:blipFill>
                  <pic:spPr>
                    <a:xfrm>
                      <a:off x="0" y="0"/>
                      <a:ext cx="5228590" cy="2961640"/>
                    </a:xfrm>
                    <a:prstGeom prst="rect">
                      <a:avLst/>
                    </a:prstGeom>
                    <a:ln>
                      <a:solidFill>
                        <a:schemeClr val="tx1">
                          <a:lumMod val="50000"/>
                          <a:lumOff val="50000"/>
                        </a:schemeClr>
                      </a:solidFill>
                    </a:ln>
                  </pic:spPr>
                </pic:pic>
              </a:graphicData>
            </a:graphic>
          </wp:inline>
        </w:drawing>
      </w:r>
    </w:p>
    <w:p w:rsidR="00A800BF" w:rsidRPr="006F4C27" w:rsidRDefault="00A800BF" w:rsidP="00D17F3C">
      <w:pPr>
        <w:pStyle w:val="Caption"/>
        <w:jc w:val="center"/>
      </w:pPr>
      <w:bookmarkStart w:id="26" w:name="_Toc504678653"/>
      <w:r>
        <w:t xml:space="preserve">Figure </w:t>
      </w:r>
      <w:r>
        <w:fldChar w:fldCharType="begin"/>
      </w:r>
      <w:r>
        <w:instrText xml:space="preserve"> SEQ Figure \* ARABIC </w:instrText>
      </w:r>
      <w:r>
        <w:fldChar w:fldCharType="separate"/>
      </w:r>
      <w:r w:rsidR="00F600E2">
        <w:rPr>
          <w:noProof/>
        </w:rPr>
        <w:t>5</w:t>
      </w:r>
      <w:r>
        <w:fldChar w:fldCharType="end"/>
      </w:r>
      <w:r>
        <w:t>: Visualization of topics</w:t>
      </w:r>
      <w:r w:rsidR="00FC6215">
        <w:t xml:space="preserve"> </w:t>
      </w:r>
      <w:r>
        <w:t>(Topic 10 in red) using pyLDAvis</w:t>
      </w:r>
      <w:bookmarkEnd w:id="26"/>
    </w:p>
    <w:p w:rsidR="006F4C27" w:rsidRDefault="006F4C27" w:rsidP="006F4C27">
      <w:pPr>
        <w:pStyle w:val="Heading2"/>
      </w:pPr>
      <w:bookmarkStart w:id="27" w:name="_Toc504695405"/>
      <w:r>
        <w:t xml:space="preserve">4.3 </w:t>
      </w:r>
      <w:r w:rsidR="00D17F3C">
        <w:t>Geovisualization</w:t>
      </w:r>
      <w:bookmarkEnd w:id="27"/>
    </w:p>
    <w:p w:rsidR="006F4C27" w:rsidRPr="006F4C27" w:rsidRDefault="00D17235" w:rsidP="006F4C27">
      <w:r>
        <w:t xml:space="preserve">The topics are geovisualized as heatmaps using leaflet geovisualization library. Screenshots of the geovisualization are shown below. </w:t>
      </w:r>
    </w:p>
    <w:p w:rsidR="006F4C27" w:rsidRPr="006F4C27" w:rsidRDefault="006F4C27" w:rsidP="006F4C27"/>
    <w:p w:rsidR="00D17235" w:rsidRDefault="00D17235" w:rsidP="00D86983">
      <w:r>
        <w:rPr>
          <w:noProof/>
          <w:lang w:bidi="ne-NP"/>
        </w:rPr>
        <w:drawing>
          <wp:inline distT="0" distB="0" distL="0" distR="0" wp14:anchorId="7D04F991" wp14:editId="79100518">
            <wp:extent cx="5338597" cy="2619375"/>
            <wp:effectExtent l="19050" t="19050" r="1460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55621" cy="2627728"/>
                    </a:xfrm>
                    <a:prstGeom prst="rect">
                      <a:avLst/>
                    </a:prstGeom>
                    <a:ln>
                      <a:solidFill>
                        <a:schemeClr val="tx1">
                          <a:lumMod val="50000"/>
                          <a:lumOff val="50000"/>
                        </a:schemeClr>
                      </a:solidFill>
                    </a:ln>
                  </pic:spPr>
                </pic:pic>
              </a:graphicData>
            </a:graphic>
          </wp:inline>
        </w:drawing>
      </w:r>
    </w:p>
    <w:p w:rsidR="00D17235" w:rsidRDefault="00D17235" w:rsidP="00D17235">
      <w:pPr>
        <w:pStyle w:val="Caption"/>
        <w:jc w:val="center"/>
      </w:pPr>
      <w:bookmarkStart w:id="28" w:name="_Toc504678654"/>
      <w:r>
        <w:t xml:space="preserve">Figure </w:t>
      </w:r>
      <w:r>
        <w:fldChar w:fldCharType="begin"/>
      </w:r>
      <w:r>
        <w:instrText xml:space="preserve"> SEQ Figure \* ARABIC </w:instrText>
      </w:r>
      <w:r>
        <w:fldChar w:fldCharType="separate"/>
      </w:r>
      <w:r w:rsidR="00F600E2">
        <w:rPr>
          <w:noProof/>
        </w:rPr>
        <w:t>6</w:t>
      </w:r>
      <w:r>
        <w:fldChar w:fldCharType="end"/>
      </w:r>
      <w:r>
        <w:t>: Screenshot of Geovisualization of Topic Number 0</w:t>
      </w:r>
      <w:bookmarkEnd w:id="28"/>
    </w:p>
    <w:p w:rsidR="00D17235" w:rsidRDefault="00C755FB" w:rsidP="00D86983">
      <w:r>
        <w:br w:type="page"/>
      </w:r>
      <w:r w:rsidR="00D17235">
        <w:rPr>
          <w:b/>
          <w:caps/>
          <w:noProof/>
          <w:sz w:val="32"/>
          <w:szCs w:val="32"/>
          <w:lang w:bidi="ne-NP"/>
        </w:rPr>
        <w:lastRenderedPageBreak/>
        <w:drawing>
          <wp:inline distT="0" distB="0" distL="0" distR="0">
            <wp:extent cx="5228590" cy="2767330"/>
            <wp:effectExtent l="19050" t="19050" r="10160" b="139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eovisualization of Topic 10.JPG"/>
                    <pic:cNvPicPr/>
                  </pic:nvPicPr>
                  <pic:blipFill>
                    <a:blip r:embed="rId20">
                      <a:extLst>
                        <a:ext uri="{28A0092B-C50C-407E-A947-70E740481C1C}">
                          <a14:useLocalDpi xmlns:a14="http://schemas.microsoft.com/office/drawing/2010/main" val="0"/>
                        </a:ext>
                      </a:extLst>
                    </a:blip>
                    <a:stretch>
                      <a:fillRect/>
                    </a:stretch>
                  </pic:blipFill>
                  <pic:spPr>
                    <a:xfrm>
                      <a:off x="0" y="0"/>
                      <a:ext cx="5228590" cy="2767330"/>
                    </a:xfrm>
                    <a:prstGeom prst="rect">
                      <a:avLst/>
                    </a:prstGeom>
                    <a:ln>
                      <a:solidFill>
                        <a:schemeClr val="tx1">
                          <a:lumMod val="50000"/>
                          <a:lumOff val="50000"/>
                        </a:schemeClr>
                      </a:solidFill>
                    </a:ln>
                  </pic:spPr>
                </pic:pic>
              </a:graphicData>
            </a:graphic>
          </wp:inline>
        </w:drawing>
      </w:r>
    </w:p>
    <w:p w:rsidR="00C755FB" w:rsidRDefault="00D17235" w:rsidP="00D17235">
      <w:pPr>
        <w:pStyle w:val="Caption"/>
        <w:jc w:val="center"/>
        <w:rPr>
          <w:b w:val="0"/>
          <w:caps/>
          <w:sz w:val="32"/>
          <w:szCs w:val="32"/>
        </w:rPr>
      </w:pPr>
      <w:bookmarkStart w:id="29" w:name="_Toc504678655"/>
      <w:r>
        <w:t xml:space="preserve">Figure </w:t>
      </w:r>
      <w:r>
        <w:fldChar w:fldCharType="begin"/>
      </w:r>
      <w:r>
        <w:instrText xml:space="preserve"> SEQ Figure \* ARABIC </w:instrText>
      </w:r>
      <w:r>
        <w:fldChar w:fldCharType="separate"/>
      </w:r>
      <w:r w:rsidR="00F600E2">
        <w:rPr>
          <w:noProof/>
        </w:rPr>
        <w:t>7</w:t>
      </w:r>
      <w:r>
        <w:fldChar w:fldCharType="end"/>
      </w:r>
      <w:r>
        <w:t>: Screenshot of Geovisualization of Topic 9</w:t>
      </w:r>
      <w:bookmarkEnd w:id="29"/>
    </w:p>
    <w:p w:rsidR="00FF5EA1" w:rsidRDefault="00FF5EA1">
      <w:pPr>
        <w:spacing w:before="0" w:after="160" w:line="259" w:lineRule="auto"/>
        <w:jc w:val="left"/>
        <w:rPr>
          <w:rFonts w:eastAsiaTheme="majorEastAsia" w:cstheme="majorBidi"/>
          <w:b/>
          <w:caps/>
          <w:sz w:val="32"/>
          <w:szCs w:val="32"/>
        </w:rPr>
      </w:pPr>
      <w:r>
        <w:br w:type="page"/>
      </w:r>
    </w:p>
    <w:p w:rsidR="00F54FA3" w:rsidRDefault="00C755FB" w:rsidP="00C755FB">
      <w:pPr>
        <w:pStyle w:val="Heading1"/>
      </w:pPr>
      <w:bookmarkStart w:id="30" w:name="_Toc504695406"/>
      <w:r>
        <w:lastRenderedPageBreak/>
        <w:t>CONCLUSIONS</w:t>
      </w:r>
      <w:bookmarkEnd w:id="30"/>
    </w:p>
    <w:p w:rsidR="00C755FB" w:rsidRDefault="00FF5EA1" w:rsidP="004B7508">
      <w:pPr>
        <w:rPr>
          <w:lang w:bidi="ne-NP"/>
        </w:rPr>
      </w:pPr>
      <w:r>
        <w:rPr>
          <w:lang w:bidi="ne-NP"/>
        </w:rPr>
        <w:t xml:space="preserve">Topic models are useful in discovering topics from a large collection of texts. These topic models provide insights into the contents of the texts. However, they do not provide spatial insight into the texts. Since, textual data have a large spatial component, geovisualization of the topics have potential in providing insights of the text collection. In this study, topics extracted from topic models are successfully geovisualized based upon the probability of the location names lying in each subject. </w:t>
      </w:r>
    </w:p>
    <w:p w:rsidR="00FF5EA1" w:rsidRDefault="00FF5EA1" w:rsidP="004B7508">
      <w:pPr>
        <w:rPr>
          <w:lang w:bidi="ne-NP"/>
        </w:rPr>
      </w:pPr>
    </w:p>
    <w:p w:rsidR="00FF5EA1" w:rsidRDefault="00FF5EA1" w:rsidP="00FF5EA1">
      <w:pPr>
        <w:spacing w:before="0" w:after="160" w:line="259" w:lineRule="auto"/>
        <w:jc w:val="left"/>
        <w:rPr>
          <w:lang w:bidi="ne-NP"/>
        </w:rPr>
      </w:pPr>
      <w:r>
        <w:rPr>
          <w:lang w:bidi="ne-NP"/>
        </w:rPr>
        <w:br w:type="page"/>
      </w:r>
    </w:p>
    <w:p w:rsidR="00C755FB" w:rsidRDefault="00511019" w:rsidP="00511019">
      <w:pPr>
        <w:pStyle w:val="Heading1"/>
      </w:pPr>
      <w:bookmarkStart w:id="31" w:name="_Toc504695407"/>
      <w:r>
        <w:lastRenderedPageBreak/>
        <w:t>FUTURE WORK</w:t>
      </w:r>
      <w:bookmarkEnd w:id="31"/>
    </w:p>
    <w:p w:rsidR="00511019" w:rsidRDefault="00511019">
      <w:pPr>
        <w:spacing w:before="0" w:after="160" w:line="259" w:lineRule="auto"/>
        <w:jc w:val="left"/>
      </w:pPr>
      <w:r>
        <w:br w:type="page"/>
      </w:r>
    </w:p>
    <w:p w:rsidR="002C2616" w:rsidRPr="002C2616" w:rsidRDefault="002C2616" w:rsidP="002C2616">
      <w:pPr>
        <w:pStyle w:val="Heading1"/>
      </w:pPr>
      <w:bookmarkStart w:id="32" w:name="_Toc504695408"/>
      <w:r w:rsidRPr="002C2616">
        <w:lastRenderedPageBreak/>
        <w:t>References</w:t>
      </w:r>
      <w:bookmarkEnd w:id="32"/>
    </w:p>
    <w:p w:rsidR="00687D08" w:rsidRPr="00687D08" w:rsidRDefault="00C55809" w:rsidP="00687D08">
      <w:pPr>
        <w:widowControl w:val="0"/>
        <w:autoSpaceDE w:val="0"/>
        <w:autoSpaceDN w:val="0"/>
        <w:adjustRightInd w:val="0"/>
        <w:spacing w:before="0" w:after="160"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687D08" w:rsidRPr="00687D08">
        <w:rPr>
          <w:rFonts w:cs="Times New Roman"/>
          <w:noProof/>
          <w:szCs w:val="24"/>
        </w:rPr>
        <w:t xml:space="preserve">Atdaǧ, S., &amp; Labatut, V. (2013). A comparison of named entity recognition tools applied to biographical texts. </w:t>
      </w:r>
      <w:r w:rsidR="00687D08" w:rsidRPr="00687D08">
        <w:rPr>
          <w:rFonts w:cs="Times New Roman"/>
          <w:i/>
          <w:iCs/>
          <w:noProof/>
          <w:szCs w:val="24"/>
        </w:rPr>
        <w:t>2013 2nd International Conference on Systems and Computer Science, ICSCS 2013</w:t>
      </w:r>
      <w:r w:rsidR="00687D08" w:rsidRPr="00687D08">
        <w:rPr>
          <w:rFonts w:cs="Times New Roman"/>
          <w:noProof/>
          <w:szCs w:val="24"/>
        </w:rPr>
        <w:t>, 228–233. https://doi.org/10.1109/IcConSCS.2013.6632052</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Bird, S., Klein, E., &amp; Loper, E. (2009). </w:t>
      </w:r>
      <w:r w:rsidRPr="00687D08">
        <w:rPr>
          <w:rFonts w:cs="Times New Roman"/>
          <w:i/>
          <w:iCs/>
          <w:noProof/>
          <w:szCs w:val="24"/>
        </w:rPr>
        <w:t>Natural Language Processing with Python</w:t>
      </w:r>
      <w:r w:rsidRPr="00687D08">
        <w:rPr>
          <w:rFonts w:cs="Times New Roman"/>
          <w:noProof/>
          <w:szCs w:val="24"/>
        </w:rPr>
        <w:t xml:space="preserve">. </w:t>
      </w:r>
      <w:r w:rsidRPr="00687D08">
        <w:rPr>
          <w:rFonts w:cs="Times New Roman"/>
          <w:i/>
          <w:iCs/>
          <w:noProof/>
          <w:szCs w:val="24"/>
        </w:rPr>
        <w:t>Text</w:t>
      </w:r>
      <w:r w:rsidRPr="00687D08">
        <w:rPr>
          <w:rFonts w:cs="Times New Roman"/>
          <w:noProof/>
          <w:szCs w:val="24"/>
        </w:rPr>
        <w:t xml:space="preserve"> (Vol. 43). https://doi.org/10.1097/00004770-200204000-00018</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Blei, D., Carin, L., &amp; Dunson, D. (2010). Probabilistic topic models. </w:t>
      </w:r>
      <w:r w:rsidRPr="00687D08">
        <w:rPr>
          <w:rFonts w:cs="Times New Roman"/>
          <w:i/>
          <w:iCs/>
          <w:noProof/>
          <w:szCs w:val="24"/>
        </w:rPr>
        <w:t>IEEE Signal Processing Magazine</w:t>
      </w:r>
      <w:r w:rsidRPr="00687D08">
        <w:rPr>
          <w:rFonts w:cs="Times New Roman"/>
          <w:noProof/>
          <w:szCs w:val="24"/>
        </w:rPr>
        <w:t xml:space="preserve">, </w:t>
      </w:r>
      <w:r w:rsidRPr="00687D08">
        <w:rPr>
          <w:rFonts w:cs="Times New Roman"/>
          <w:i/>
          <w:iCs/>
          <w:noProof/>
          <w:szCs w:val="24"/>
        </w:rPr>
        <w:t>27</w:t>
      </w:r>
      <w:r w:rsidRPr="00687D08">
        <w:rPr>
          <w:rFonts w:cs="Times New Roman"/>
          <w:noProof/>
          <w:szCs w:val="24"/>
        </w:rPr>
        <w:t>(6), 55–65. https://doi.org/10.1109/MSP.2010.938079</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Blei, D. M., &amp; Blei, D. (2008). Modeling Science Joint work with John Lafferty ( CMU ) Modeling Science. </w:t>
      </w:r>
      <w:r w:rsidRPr="00687D08">
        <w:rPr>
          <w:rFonts w:cs="Times New Roman"/>
          <w:i/>
          <w:iCs/>
          <w:noProof/>
          <w:szCs w:val="24"/>
        </w:rPr>
        <w:t>Science</w:t>
      </w:r>
      <w:r w:rsidRPr="00687D08">
        <w:rPr>
          <w:rFonts w:cs="Times New Roman"/>
          <w:noProof/>
          <w:szCs w:val="24"/>
        </w:rPr>
        <w:t>.</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Blei, D. M., Edu, B. B., Ng, A. Y., Edu, A. S., Jordan, M. I., &amp; Edu, J. B. (2003). Latent Dirichlet Allocation. </w:t>
      </w:r>
      <w:r w:rsidRPr="00687D08">
        <w:rPr>
          <w:rFonts w:cs="Times New Roman"/>
          <w:i/>
          <w:iCs/>
          <w:noProof/>
          <w:szCs w:val="24"/>
        </w:rPr>
        <w:t>Journal of Machine Learning Research</w:t>
      </w:r>
      <w:r w:rsidRPr="00687D08">
        <w:rPr>
          <w:rFonts w:cs="Times New Roman"/>
          <w:noProof/>
          <w:szCs w:val="24"/>
        </w:rPr>
        <w:t xml:space="preserve">, </w:t>
      </w:r>
      <w:r w:rsidRPr="00687D08">
        <w:rPr>
          <w:rFonts w:cs="Times New Roman"/>
          <w:i/>
          <w:iCs/>
          <w:noProof/>
          <w:szCs w:val="24"/>
        </w:rPr>
        <w:t>3</w:t>
      </w:r>
      <w:r w:rsidRPr="00687D08">
        <w:rPr>
          <w:rFonts w:cs="Times New Roman"/>
          <w:noProof/>
          <w:szCs w:val="24"/>
        </w:rPr>
        <w:t>, 993–1022. https://doi.org/10.1162/jmlr.2003.3.4-5.993</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Blei, D. M., &amp; Lafferty, J. D. (2009). Topic Models. </w:t>
      </w:r>
      <w:r w:rsidRPr="00687D08">
        <w:rPr>
          <w:rFonts w:cs="Times New Roman"/>
          <w:i/>
          <w:iCs/>
          <w:noProof/>
          <w:szCs w:val="24"/>
        </w:rPr>
        <w:t>Text Mining: Classification, Clustering, and Applications</w:t>
      </w:r>
      <w:r w:rsidRPr="00687D08">
        <w:rPr>
          <w:rFonts w:cs="Times New Roman"/>
          <w:noProof/>
          <w:szCs w:val="24"/>
        </w:rPr>
        <w:t>, 71–89. https://doi.org/10.1145/1143844.1143859</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Buchanan, J., &amp; Kock, N. (2001). Information Overload: A Decision Making Perspective (pp. 49–58). Springer, Berlin, Heidelberg. https://doi.org/10.1007/978-3-642-56680-6_4</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Cao, N., &amp; Cui, W. (2016). </w:t>
      </w:r>
      <w:r w:rsidRPr="00687D08">
        <w:rPr>
          <w:rFonts w:cs="Times New Roman"/>
          <w:i/>
          <w:iCs/>
          <w:noProof/>
          <w:szCs w:val="24"/>
        </w:rPr>
        <w:t>Introduction to Text Visualization</w:t>
      </w:r>
      <w:r w:rsidRPr="00687D08">
        <w:rPr>
          <w:rFonts w:cs="Times New Roman"/>
          <w:noProof/>
          <w:szCs w:val="24"/>
        </w:rPr>
        <w:t>. https://doi.org/10.2991/978-94-6239-186-4</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Ghosh, S., Roy, S., &amp; Bandyopadhyay, P. S. K. (2012). A tutorial review on Text Mining Algorithms, </w:t>
      </w:r>
      <w:r w:rsidRPr="00687D08">
        <w:rPr>
          <w:rFonts w:cs="Times New Roman"/>
          <w:i/>
          <w:iCs/>
          <w:noProof/>
          <w:szCs w:val="24"/>
        </w:rPr>
        <w:t>1</w:t>
      </w:r>
      <w:r w:rsidRPr="00687D08">
        <w:rPr>
          <w:rFonts w:cs="Times New Roman"/>
          <w:noProof/>
          <w:szCs w:val="24"/>
        </w:rPr>
        <w:t>(4), 223–233.</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Goodchild, M. F., &amp; Hill, L. L. (2008). Introduction to digital gazetteer research. </w:t>
      </w:r>
      <w:r w:rsidRPr="00687D08">
        <w:rPr>
          <w:rFonts w:cs="Times New Roman"/>
          <w:i/>
          <w:iCs/>
          <w:noProof/>
          <w:szCs w:val="24"/>
        </w:rPr>
        <w:t>International Journal of Geographical Information Science</w:t>
      </w:r>
      <w:r w:rsidRPr="00687D08">
        <w:rPr>
          <w:rFonts w:cs="Times New Roman"/>
          <w:noProof/>
          <w:szCs w:val="24"/>
        </w:rPr>
        <w:t xml:space="preserve">, </w:t>
      </w:r>
      <w:r w:rsidRPr="00687D08">
        <w:rPr>
          <w:rFonts w:cs="Times New Roman"/>
          <w:i/>
          <w:iCs/>
          <w:noProof/>
          <w:szCs w:val="24"/>
        </w:rPr>
        <w:t>22</w:t>
      </w:r>
      <w:r w:rsidRPr="00687D08">
        <w:rPr>
          <w:rFonts w:cs="Times New Roman"/>
          <w:noProof/>
          <w:szCs w:val="24"/>
        </w:rPr>
        <w:t>(10), 1039–1044. https://doi.org/10.1080/13658810701850497</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Hearst, M. A. (1999). Untangling text data mining. In </w:t>
      </w:r>
      <w:r w:rsidRPr="00687D08">
        <w:rPr>
          <w:rFonts w:cs="Times New Roman"/>
          <w:i/>
          <w:iCs/>
          <w:noProof/>
          <w:szCs w:val="24"/>
        </w:rPr>
        <w:t>Proceedings of the 37th annual meeting of the Association for Computational Linguistics on Computational Linguistics  -</w:t>
      </w:r>
      <w:r w:rsidRPr="00687D08">
        <w:rPr>
          <w:rFonts w:cs="Times New Roman"/>
          <w:noProof/>
          <w:szCs w:val="24"/>
        </w:rPr>
        <w:t xml:space="preserve"> (pp. 3–10). https://doi.org/10.3115/1034678.1034679</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Hoffman, M. ~D., Blei, D. ~M., &amp; Bach, F. (2010). Online learning for latent dirichlet allocation. </w:t>
      </w:r>
      <w:r w:rsidRPr="00687D08">
        <w:rPr>
          <w:rFonts w:cs="Times New Roman"/>
          <w:i/>
          <w:iCs/>
          <w:noProof/>
          <w:szCs w:val="24"/>
        </w:rPr>
        <w:t>Advances in Neural Information Processing Systems 23</w:t>
      </w:r>
      <w:r w:rsidRPr="00687D08">
        <w:rPr>
          <w:rFonts w:cs="Times New Roman"/>
          <w:noProof/>
          <w:szCs w:val="24"/>
        </w:rPr>
        <w:t xml:space="preserve">, </w:t>
      </w:r>
      <w:r w:rsidRPr="00687D08">
        <w:rPr>
          <w:rFonts w:cs="Times New Roman"/>
          <w:i/>
          <w:iCs/>
          <w:noProof/>
          <w:szCs w:val="24"/>
        </w:rPr>
        <w:t>23</w:t>
      </w:r>
      <w:r w:rsidRPr="00687D08">
        <w:rPr>
          <w:rFonts w:cs="Times New Roman"/>
          <w:noProof/>
          <w:szCs w:val="24"/>
        </w:rPr>
        <w:t>, 856–864.</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Hu, B., &amp; Ester, M. (2013). Spatial topic modeling in online social media for location recommendation. </w:t>
      </w:r>
      <w:r w:rsidRPr="00687D08">
        <w:rPr>
          <w:rFonts w:cs="Times New Roman"/>
          <w:i/>
          <w:iCs/>
          <w:noProof/>
          <w:szCs w:val="24"/>
        </w:rPr>
        <w:t>Proceedings of the 7th ACM Conference on Recommender Systems - RecSys ’13</w:t>
      </w:r>
      <w:r w:rsidRPr="00687D08">
        <w:rPr>
          <w:rFonts w:cs="Times New Roman"/>
          <w:noProof/>
          <w:szCs w:val="24"/>
        </w:rPr>
        <w:t>, 25–32. https://doi.org/10.1145/2507157.2507174</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Pölitz, C. (2015). Modelling Time and Location in Topic Models. In </w:t>
      </w:r>
      <w:r w:rsidRPr="00687D08">
        <w:rPr>
          <w:rFonts w:cs="Times New Roman"/>
          <w:i/>
          <w:iCs/>
          <w:noProof/>
          <w:szCs w:val="24"/>
        </w:rPr>
        <w:t>Proceedings of the 2Nd International Conference on Mining Urban Data - Volume 1392</w:t>
      </w:r>
      <w:r w:rsidRPr="00687D08">
        <w:rPr>
          <w:rFonts w:cs="Times New Roman"/>
          <w:noProof/>
          <w:szCs w:val="24"/>
        </w:rPr>
        <w:t xml:space="preserve"> (pp. 95–96). Aachen, Germany, Germany: CEUR-WS.org. Retrieved from http://dl.acm.org/citation.cfm?id=3045776.3045791</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Vishal Gupta, G. S. L. (2009). A Survey of Text Mining Techniques and Applications. </w:t>
      </w:r>
      <w:r w:rsidRPr="00687D08">
        <w:rPr>
          <w:rFonts w:cs="Times New Roman"/>
          <w:i/>
          <w:iCs/>
          <w:noProof/>
          <w:szCs w:val="24"/>
        </w:rPr>
        <w:lastRenderedPageBreak/>
        <w:t>Journal of Emerging Technologies in Web Intelligence</w:t>
      </w:r>
      <w:r w:rsidRPr="00687D08">
        <w:rPr>
          <w:rFonts w:cs="Times New Roman"/>
          <w:noProof/>
          <w:szCs w:val="24"/>
        </w:rPr>
        <w:t xml:space="preserve">, </w:t>
      </w:r>
      <w:r w:rsidRPr="00687D08">
        <w:rPr>
          <w:rFonts w:cs="Times New Roman"/>
          <w:i/>
          <w:iCs/>
          <w:noProof/>
          <w:szCs w:val="24"/>
        </w:rPr>
        <w:t>1</w:t>
      </w:r>
      <w:r w:rsidRPr="00687D08">
        <w:rPr>
          <w:rFonts w:cs="Times New Roman"/>
          <w:noProof/>
          <w:szCs w:val="24"/>
        </w:rPr>
        <w:t>(1), 17. https://doi.org/10.4304/jetwi.1.1.60-76</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szCs w:val="24"/>
        </w:rPr>
      </w:pPr>
      <w:r w:rsidRPr="00687D08">
        <w:rPr>
          <w:rFonts w:cs="Times New Roman"/>
          <w:noProof/>
          <w:szCs w:val="24"/>
        </w:rPr>
        <w:t xml:space="preserve">Xiao, R. (2010). 7 - Corpus Creation. </w:t>
      </w:r>
      <w:r w:rsidRPr="00687D08">
        <w:rPr>
          <w:rFonts w:cs="Times New Roman"/>
          <w:i/>
          <w:iCs/>
          <w:noProof/>
          <w:szCs w:val="24"/>
        </w:rPr>
        <w:t>The Handbook of Natural Language Processing</w:t>
      </w:r>
      <w:r w:rsidRPr="00687D08">
        <w:rPr>
          <w:rFonts w:cs="Times New Roman"/>
          <w:noProof/>
          <w:szCs w:val="24"/>
        </w:rPr>
        <w:t>, 147–165. https://doi.org/doi:10.1201/9781420085938-c7</w:t>
      </w:r>
    </w:p>
    <w:p w:rsidR="00687D08" w:rsidRPr="00687D08" w:rsidRDefault="00687D08" w:rsidP="00687D08">
      <w:pPr>
        <w:widowControl w:val="0"/>
        <w:autoSpaceDE w:val="0"/>
        <w:autoSpaceDN w:val="0"/>
        <w:adjustRightInd w:val="0"/>
        <w:spacing w:before="0" w:after="160" w:line="240" w:lineRule="auto"/>
        <w:ind w:left="480" w:hanging="480"/>
        <w:rPr>
          <w:rFonts w:cs="Times New Roman"/>
          <w:noProof/>
        </w:rPr>
      </w:pPr>
      <w:r w:rsidRPr="00687D08">
        <w:rPr>
          <w:rFonts w:cs="Times New Roman"/>
          <w:noProof/>
          <w:szCs w:val="24"/>
        </w:rPr>
        <w:t xml:space="preserve">Zhao, W., Chen, J. J., Perkins, R., Liu, Z., Ge, W., Ding, Y., &amp; Zou, W. (2015). A heuristic approach to determine an appropriate number of topics in topic modeling. </w:t>
      </w:r>
      <w:r w:rsidRPr="00687D08">
        <w:rPr>
          <w:rFonts w:cs="Times New Roman"/>
          <w:i/>
          <w:iCs/>
          <w:noProof/>
          <w:szCs w:val="24"/>
        </w:rPr>
        <w:t>BMC Bioinformatics</w:t>
      </w:r>
      <w:r w:rsidRPr="00687D08">
        <w:rPr>
          <w:rFonts w:cs="Times New Roman"/>
          <w:noProof/>
          <w:szCs w:val="24"/>
        </w:rPr>
        <w:t xml:space="preserve">, </w:t>
      </w:r>
      <w:r w:rsidRPr="00687D08">
        <w:rPr>
          <w:rFonts w:cs="Times New Roman"/>
          <w:i/>
          <w:iCs/>
          <w:noProof/>
          <w:szCs w:val="24"/>
        </w:rPr>
        <w:t>16</w:t>
      </w:r>
      <w:r w:rsidRPr="00687D08">
        <w:rPr>
          <w:rFonts w:cs="Times New Roman"/>
          <w:noProof/>
          <w:szCs w:val="24"/>
        </w:rPr>
        <w:t>(13), S8. https://doi.org/10.1186/1471-2105-16-S13-S8</w:t>
      </w:r>
    </w:p>
    <w:p w:rsidR="004574FD" w:rsidRDefault="00C55809">
      <w:pPr>
        <w:spacing w:before="0" w:after="160" w:line="259" w:lineRule="auto"/>
        <w:jc w:val="left"/>
        <w:rPr>
          <w:b/>
          <w:caps/>
          <w:sz w:val="28"/>
          <w:lang w:val="pt-PT"/>
        </w:rPr>
      </w:pPr>
      <w:r>
        <w:fldChar w:fldCharType="end"/>
      </w:r>
    </w:p>
    <w:p w:rsidR="004574FD" w:rsidRDefault="004574FD">
      <w:pPr>
        <w:spacing w:before="0" w:after="160" w:line="259" w:lineRule="auto"/>
        <w:jc w:val="left"/>
        <w:rPr>
          <w:b/>
          <w:caps/>
          <w:sz w:val="28"/>
          <w:lang w:val="pt-PT"/>
        </w:rPr>
      </w:pPr>
      <w:r>
        <w:br w:type="page"/>
      </w:r>
    </w:p>
    <w:p w:rsidR="00511019" w:rsidRPr="00511019" w:rsidRDefault="00511019" w:rsidP="002C2616">
      <w:pPr>
        <w:pStyle w:val="Heading1"/>
      </w:pPr>
      <w:bookmarkStart w:id="33" w:name="_Toc504695409"/>
      <w:r>
        <w:lastRenderedPageBreak/>
        <w:t>APPENDICES</w:t>
      </w:r>
      <w:bookmarkEnd w:id="33"/>
    </w:p>
    <w:p w:rsidR="001A1570" w:rsidRPr="001A1570" w:rsidRDefault="001A1570" w:rsidP="001A1570"/>
    <w:p w:rsidR="001A1570" w:rsidRPr="001A1570" w:rsidRDefault="001A1570" w:rsidP="001A1570">
      <w:pPr>
        <w:pStyle w:val="ListParagraph"/>
        <w:ind w:left="0"/>
      </w:pPr>
    </w:p>
    <w:p w:rsidR="001A1570" w:rsidRPr="001A1570" w:rsidRDefault="001A1570" w:rsidP="001A1570"/>
    <w:sectPr w:rsidR="001A1570" w:rsidRPr="001A1570" w:rsidSect="00AE1F0F">
      <w:pgSz w:w="11906" w:h="16838" w:code="9"/>
      <w:pgMar w:top="1699" w:right="1699" w:bottom="1699" w:left="1973" w:header="720" w:footer="720" w:gutter="0"/>
      <w:pgNumType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4FD9" w:rsidRDefault="002F4FD9" w:rsidP="00A41994">
      <w:pPr>
        <w:spacing w:before="0" w:line="240" w:lineRule="auto"/>
      </w:pPr>
      <w:r>
        <w:separator/>
      </w:r>
    </w:p>
  </w:endnote>
  <w:endnote w:type="continuationSeparator" w:id="0">
    <w:p w:rsidR="002F4FD9" w:rsidRDefault="002F4FD9" w:rsidP="00A41994">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angal">
    <w:panose1 w:val="02040503050203030202"/>
    <w:charset w:val="00"/>
    <w:family w:val="roman"/>
    <w:pitch w:val="variable"/>
    <w:sig w:usb0="00008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NimbusSanL">
    <w:altName w:val="Courier New"/>
    <w:panose1 w:val="00000000000000000000"/>
    <w:charset w:val="00"/>
    <w:family w:val="modern"/>
    <w:notTrueType/>
    <w:pitch w:val="variable"/>
    <w:sig w:usb0="00000001" w:usb1="00000000" w:usb2="00000000" w:usb3="00000000" w:csb0="0000009F" w:csb1="00000000"/>
  </w:font>
  <w:font w:name="Arial">
    <w:panose1 w:val="020B0604020202020204"/>
    <w:charset w:val="00"/>
    <w:family w:val="swiss"/>
    <w:pitch w:val="variable"/>
    <w:sig w:usb0="E0002EFF" w:usb1="C0007843" w:usb2="00000009" w:usb3="00000000" w:csb0="000001FF" w:csb1="00000000"/>
  </w:font>
  <w:font w:name="Nimbus Sans L">
    <w:altName w:val="Arial"/>
    <w:charset w:val="00"/>
    <w:family w:val="swiss"/>
    <w:pitch w:val="variable"/>
  </w:font>
  <w:font w:name="Cambria">
    <w:panose1 w:val="02040503050406030204"/>
    <w:charset w:val="00"/>
    <w:family w:val="roman"/>
    <w:pitch w:val="variable"/>
    <w:sig w:usb0="E00006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8747904"/>
      <w:docPartObj>
        <w:docPartGallery w:val="Page Numbers (Bottom of Page)"/>
        <w:docPartUnique/>
      </w:docPartObj>
    </w:sdtPr>
    <w:sdtEndPr>
      <w:rPr>
        <w:noProof/>
      </w:rPr>
    </w:sdtEndPr>
    <w:sdtContent>
      <w:p w:rsidR="00EA16DC" w:rsidRDefault="00EA16DC">
        <w:pPr>
          <w:pStyle w:val="Footer"/>
          <w:jc w:val="right"/>
        </w:pPr>
        <w:r>
          <w:fldChar w:fldCharType="begin"/>
        </w:r>
        <w:r>
          <w:instrText xml:space="preserve"> PAGE   \* MERGEFORMAT </w:instrText>
        </w:r>
        <w:r>
          <w:fldChar w:fldCharType="separate"/>
        </w:r>
        <w:r w:rsidR="00B16069">
          <w:rPr>
            <w:noProof/>
          </w:rPr>
          <w:t>14</w:t>
        </w:r>
        <w:r>
          <w:rPr>
            <w:noProof/>
          </w:rPr>
          <w:fldChar w:fldCharType="end"/>
        </w:r>
      </w:p>
    </w:sdtContent>
  </w:sdt>
  <w:p w:rsidR="00EA16DC" w:rsidRDefault="00EA16D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4324586"/>
      <w:docPartObj>
        <w:docPartGallery w:val="Page Numbers (Bottom of Page)"/>
        <w:docPartUnique/>
      </w:docPartObj>
    </w:sdtPr>
    <w:sdtEndPr>
      <w:rPr>
        <w:noProof/>
      </w:rPr>
    </w:sdtEndPr>
    <w:sdtContent>
      <w:p w:rsidR="00EA16DC" w:rsidRDefault="00EA16DC">
        <w:pPr>
          <w:pStyle w:val="Footer"/>
          <w:jc w:val="right"/>
        </w:pPr>
        <w:r>
          <w:fldChar w:fldCharType="begin"/>
        </w:r>
        <w:r>
          <w:instrText xml:space="preserve"> PAGE   \* MERGEFORMAT </w:instrText>
        </w:r>
        <w:r>
          <w:fldChar w:fldCharType="separate"/>
        </w:r>
        <w:r w:rsidR="00687D08">
          <w:rPr>
            <w:noProof/>
          </w:rPr>
          <w:t>1</w:t>
        </w:r>
        <w:r>
          <w:rPr>
            <w:noProof/>
          </w:rPr>
          <w:fldChar w:fldCharType="end"/>
        </w:r>
      </w:p>
    </w:sdtContent>
  </w:sdt>
  <w:p w:rsidR="00EA16DC" w:rsidRDefault="00EA16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4FD9" w:rsidRDefault="002F4FD9" w:rsidP="00A41994">
      <w:pPr>
        <w:spacing w:before="0" w:line="240" w:lineRule="auto"/>
      </w:pPr>
      <w:r>
        <w:separator/>
      </w:r>
    </w:p>
  </w:footnote>
  <w:footnote w:type="continuationSeparator" w:id="0">
    <w:p w:rsidR="002F4FD9" w:rsidRDefault="002F4FD9" w:rsidP="00A41994">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CF2E1E"/>
    <w:multiLevelType w:val="multilevel"/>
    <w:tmpl w:val="FE046C34"/>
    <w:lvl w:ilvl="0">
      <w:start w:val="1"/>
      <w:numFmt w:val="decimal"/>
      <w:pStyle w:val="Heading1"/>
      <w:lvlText w:val="%1."/>
      <w:lvlJc w:val="left"/>
      <w:pPr>
        <w:ind w:left="720" w:hanging="360"/>
      </w:p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EE054A5"/>
    <w:multiLevelType w:val="hybridMultilevel"/>
    <w:tmpl w:val="F35CB7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56A38B2"/>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5DE24A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325F46"/>
    <w:multiLevelType w:val="hybridMultilevel"/>
    <w:tmpl w:val="B7D6FAF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DB5DE6"/>
    <w:multiLevelType w:val="hybridMultilevel"/>
    <w:tmpl w:val="039E2F8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BE0F97"/>
    <w:multiLevelType w:val="hybridMultilevel"/>
    <w:tmpl w:val="8E12C7C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60A6660"/>
    <w:multiLevelType w:val="hybridMultilevel"/>
    <w:tmpl w:val="71E26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FEB6E34"/>
    <w:multiLevelType w:val="hybridMultilevel"/>
    <w:tmpl w:val="A9D6E29C"/>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4D1C00B7"/>
    <w:multiLevelType w:val="hybridMultilevel"/>
    <w:tmpl w:val="95C08E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FEB1E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55F30834"/>
    <w:multiLevelType w:val="hybridMultilevel"/>
    <w:tmpl w:val="D06EBCC0"/>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E690207"/>
    <w:multiLevelType w:val="hybridMultilevel"/>
    <w:tmpl w:val="F9A84590"/>
    <w:lvl w:ilvl="0" w:tplc="0409001B">
      <w:start w:val="1"/>
      <w:numFmt w:val="lowerRoman"/>
      <w:lvlText w:val="%1."/>
      <w:lvlJc w:val="righ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79F33E4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
  </w:num>
  <w:num w:numId="3">
    <w:abstractNumId w:val="2"/>
  </w:num>
  <w:num w:numId="4">
    <w:abstractNumId w:val="12"/>
  </w:num>
  <w:num w:numId="5">
    <w:abstractNumId w:val="1"/>
  </w:num>
  <w:num w:numId="6">
    <w:abstractNumId w:val="7"/>
  </w:num>
  <w:num w:numId="7">
    <w:abstractNumId w:val="4"/>
  </w:num>
  <w:num w:numId="8">
    <w:abstractNumId w:val="11"/>
  </w:num>
  <w:num w:numId="9">
    <w:abstractNumId w:val="13"/>
  </w:num>
  <w:num w:numId="10">
    <w:abstractNumId w:val="10"/>
  </w:num>
  <w:num w:numId="11">
    <w:abstractNumId w:val="9"/>
  </w:num>
  <w:num w:numId="12">
    <w:abstractNumId w:val="8"/>
  </w:num>
  <w:num w:numId="13">
    <w:abstractNumId w:val="5"/>
  </w:num>
  <w:num w:numId="1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s-ES" w:vendorID="64" w:dllVersion="131078" w:nlCheck="1" w:checkStyle="0"/>
  <w:activeWritingStyle w:appName="MSWord" w:lang="en-US" w:vendorID="64" w:dllVersion="131078" w:nlCheck="1" w:checkStyle="1"/>
  <w:activeWritingStyle w:appName="MSWord" w:lang="en-GB" w:vendorID="64" w:dllVersion="131078" w:nlCheck="1" w:checkStyle="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66650"/>
    <w:rsid w:val="000110FA"/>
    <w:rsid w:val="00013D28"/>
    <w:rsid w:val="00017FEA"/>
    <w:rsid w:val="0002220E"/>
    <w:rsid w:val="00031710"/>
    <w:rsid w:val="00037040"/>
    <w:rsid w:val="00042DD0"/>
    <w:rsid w:val="00043D39"/>
    <w:rsid w:val="00063271"/>
    <w:rsid w:val="00066650"/>
    <w:rsid w:val="000705AE"/>
    <w:rsid w:val="00070AEF"/>
    <w:rsid w:val="0007123D"/>
    <w:rsid w:val="000724FC"/>
    <w:rsid w:val="000A3DBB"/>
    <w:rsid w:val="000A5307"/>
    <w:rsid w:val="000B04CD"/>
    <w:rsid w:val="000B38E2"/>
    <w:rsid w:val="000B6761"/>
    <w:rsid w:val="000C0708"/>
    <w:rsid w:val="001017B2"/>
    <w:rsid w:val="00103E43"/>
    <w:rsid w:val="00126E48"/>
    <w:rsid w:val="0013236E"/>
    <w:rsid w:val="00144386"/>
    <w:rsid w:val="001454A3"/>
    <w:rsid w:val="001629F1"/>
    <w:rsid w:val="00173489"/>
    <w:rsid w:val="00175202"/>
    <w:rsid w:val="00184733"/>
    <w:rsid w:val="001879CF"/>
    <w:rsid w:val="001940DF"/>
    <w:rsid w:val="00195704"/>
    <w:rsid w:val="001A1570"/>
    <w:rsid w:val="001A1D37"/>
    <w:rsid w:val="001A3B39"/>
    <w:rsid w:val="001C0BEF"/>
    <w:rsid w:val="001D146C"/>
    <w:rsid w:val="001D43E0"/>
    <w:rsid w:val="001E1BA1"/>
    <w:rsid w:val="001E1E52"/>
    <w:rsid w:val="001E349F"/>
    <w:rsid w:val="00201FC8"/>
    <w:rsid w:val="002049EA"/>
    <w:rsid w:val="00212549"/>
    <w:rsid w:val="00224B85"/>
    <w:rsid w:val="0024060A"/>
    <w:rsid w:val="002411D9"/>
    <w:rsid w:val="0024142D"/>
    <w:rsid w:val="00252E42"/>
    <w:rsid w:val="0026531C"/>
    <w:rsid w:val="00273383"/>
    <w:rsid w:val="002866C5"/>
    <w:rsid w:val="002B6692"/>
    <w:rsid w:val="002B759D"/>
    <w:rsid w:val="002C2616"/>
    <w:rsid w:val="002C740E"/>
    <w:rsid w:val="002D51EA"/>
    <w:rsid w:val="002E5DCA"/>
    <w:rsid w:val="002F4FD9"/>
    <w:rsid w:val="002F5027"/>
    <w:rsid w:val="002F5CE4"/>
    <w:rsid w:val="002F6310"/>
    <w:rsid w:val="00301162"/>
    <w:rsid w:val="00302D96"/>
    <w:rsid w:val="00314237"/>
    <w:rsid w:val="003148C4"/>
    <w:rsid w:val="00334103"/>
    <w:rsid w:val="0034079C"/>
    <w:rsid w:val="003443A5"/>
    <w:rsid w:val="00344E2A"/>
    <w:rsid w:val="003528BA"/>
    <w:rsid w:val="00353680"/>
    <w:rsid w:val="0035378D"/>
    <w:rsid w:val="003804C0"/>
    <w:rsid w:val="0038141F"/>
    <w:rsid w:val="0038567C"/>
    <w:rsid w:val="003908B6"/>
    <w:rsid w:val="00391A80"/>
    <w:rsid w:val="00391D01"/>
    <w:rsid w:val="0039365C"/>
    <w:rsid w:val="0039573A"/>
    <w:rsid w:val="003B38E1"/>
    <w:rsid w:val="003E3264"/>
    <w:rsid w:val="003E5BB8"/>
    <w:rsid w:val="004003F6"/>
    <w:rsid w:val="00400F81"/>
    <w:rsid w:val="0040229B"/>
    <w:rsid w:val="004044A5"/>
    <w:rsid w:val="00410E3F"/>
    <w:rsid w:val="004262E8"/>
    <w:rsid w:val="00430AF6"/>
    <w:rsid w:val="00431990"/>
    <w:rsid w:val="00436798"/>
    <w:rsid w:val="004408C0"/>
    <w:rsid w:val="00441C71"/>
    <w:rsid w:val="004447BD"/>
    <w:rsid w:val="00450CBC"/>
    <w:rsid w:val="00453F78"/>
    <w:rsid w:val="004574FD"/>
    <w:rsid w:val="0047317A"/>
    <w:rsid w:val="00473C57"/>
    <w:rsid w:val="00475E94"/>
    <w:rsid w:val="004773FF"/>
    <w:rsid w:val="004945F1"/>
    <w:rsid w:val="004A32C3"/>
    <w:rsid w:val="004A3D0C"/>
    <w:rsid w:val="004B7508"/>
    <w:rsid w:val="004C191D"/>
    <w:rsid w:val="004C3D57"/>
    <w:rsid w:val="004C5A60"/>
    <w:rsid w:val="004D6348"/>
    <w:rsid w:val="004E1761"/>
    <w:rsid w:val="00511019"/>
    <w:rsid w:val="00513A9C"/>
    <w:rsid w:val="00514B78"/>
    <w:rsid w:val="00532913"/>
    <w:rsid w:val="0055040F"/>
    <w:rsid w:val="00560189"/>
    <w:rsid w:val="005602E6"/>
    <w:rsid w:val="00564271"/>
    <w:rsid w:val="00564360"/>
    <w:rsid w:val="005724DC"/>
    <w:rsid w:val="0057259F"/>
    <w:rsid w:val="005815D6"/>
    <w:rsid w:val="005872BD"/>
    <w:rsid w:val="005D77BD"/>
    <w:rsid w:val="005D7FD7"/>
    <w:rsid w:val="005E00AD"/>
    <w:rsid w:val="005E0F94"/>
    <w:rsid w:val="0060095F"/>
    <w:rsid w:val="00600CCC"/>
    <w:rsid w:val="00611EAD"/>
    <w:rsid w:val="0063479D"/>
    <w:rsid w:val="006513E4"/>
    <w:rsid w:val="006552B4"/>
    <w:rsid w:val="00660108"/>
    <w:rsid w:val="00660123"/>
    <w:rsid w:val="00687D08"/>
    <w:rsid w:val="006A6FB0"/>
    <w:rsid w:val="006C6067"/>
    <w:rsid w:val="006E750F"/>
    <w:rsid w:val="006F4C27"/>
    <w:rsid w:val="0070201E"/>
    <w:rsid w:val="0070457E"/>
    <w:rsid w:val="00712FCB"/>
    <w:rsid w:val="007168C3"/>
    <w:rsid w:val="0074145B"/>
    <w:rsid w:val="007470DD"/>
    <w:rsid w:val="00754E63"/>
    <w:rsid w:val="007806BE"/>
    <w:rsid w:val="007816FD"/>
    <w:rsid w:val="007875B1"/>
    <w:rsid w:val="00790EE8"/>
    <w:rsid w:val="00793EB6"/>
    <w:rsid w:val="007A115C"/>
    <w:rsid w:val="007B0903"/>
    <w:rsid w:val="007B64CD"/>
    <w:rsid w:val="007B69D7"/>
    <w:rsid w:val="007D5E92"/>
    <w:rsid w:val="007E2876"/>
    <w:rsid w:val="007E4F45"/>
    <w:rsid w:val="00802CEC"/>
    <w:rsid w:val="00832F76"/>
    <w:rsid w:val="00841DD6"/>
    <w:rsid w:val="00842B79"/>
    <w:rsid w:val="008477B9"/>
    <w:rsid w:val="00860D0A"/>
    <w:rsid w:val="00872930"/>
    <w:rsid w:val="008A2879"/>
    <w:rsid w:val="008B4520"/>
    <w:rsid w:val="008B4EE2"/>
    <w:rsid w:val="008C6276"/>
    <w:rsid w:val="008C7A62"/>
    <w:rsid w:val="008D5533"/>
    <w:rsid w:val="008D5D0D"/>
    <w:rsid w:val="008D6878"/>
    <w:rsid w:val="008D7EDD"/>
    <w:rsid w:val="009020E2"/>
    <w:rsid w:val="00902D80"/>
    <w:rsid w:val="00906B84"/>
    <w:rsid w:val="00910365"/>
    <w:rsid w:val="00910EF1"/>
    <w:rsid w:val="009147DD"/>
    <w:rsid w:val="0091768C"/>
    <w:rsid w:val="0092542E"/>
    <w:rsid w:val="00927ED3"/>
    <w:rsid w:val="00931FFE"/>
    <w:rsid w:val="00934F22"/>
    <w:rsid w:val="00936724"/>
    <w:rsid w:val="00951057"/>
    <w:rsid w:val="00960FA9"/>
    <w:rsid w:val="0097261B"/>
    <w:rsid w:val="00982ED7"/>
    <w:rsid w:val="00985FB1"/>
    <w:rsid w:val="009A2A53"/>
    <w:rsid w:val="009A5369"/>
    <w:rsid w:val="009D3729"/>
    <w:rsid w:val="009D6B37"/>
    <w:rsid w:val="009D71D1"/>
    <w:rsid w:val="009E2651"/>
    <w:rsid w:val="009E4BF1"/>
    <w:rsid w:val="009F58B3"/>
    <w:rsid w:val="00A03B7F"/>
    <w:rsid w:val="00A03D62"/>
    <w:rsid w:val="00A12A7B"/>
    <w:rsid w:val="00A244E5"/>
    <w:rsid w:val="00A31298"/>
    <w:rsid w:val="00A41994"/>
    <w:rsid w:val="00A42651"/>
    <w:rsid w:val="00A528F3"/>
    <w:rsid w:val="00A5519F"/>
    <w:rsid w:val="00A560F0"/>
    <w:rsid w:val="00A5754C"/>
    <w:rsid w:val="00A75B4F"/>
    <w:rsid w:val="00A76437"/>
    <w:rsid w:val="00A800BF"/>
    <w:rsid w:val="00A8639A"/>
    <w:rsid w:val="00A9238B"/>
    <w:rsid w:val="00AB071A"/>
    <w:rsid w:val="00AB0F94"/>
    <w:rsid w:val="00AB44B9"/>
    <w:rsid w:val="00AB76CC"/>
    <w:rsid w:val="00AC7A1A"/>
    <w:rsid w:val="00AD7243"/>
    <w:rsid w:val="00AD7EF1"/>
    <w:rsid w:val="00AE1F0F"/>
    <w:rsid w:val="00AF7C8B"/>
    <w:rsid w:val="00B145EA"/>
    <w:rsid w:val="00B16069"/>
    <w:rsid w:val="00B37304"/>
    <w:rsid w:val="00B51146"/>
    <w:rsid w:val="00B52ABE"/>
    <w:rsid w:val="00B548EB"/>
    <w:rsid w:val="00B600A5"/>
    <w:rsid w:val="00B764F3"/>
    <w:rsid w:val="00B83826"/>
    <w:rsid w:val="00B92D49"/>
    <w:rsid w:val="00BA56CC"/>
    <w:rsid w:val="00BB4EF0"/>
    <w:rsid w:val="00BC5038"/>
    <w:rsid w:val="00BC77E7"/>
    <w:rsid w:val="00BD7FF3"/>
    <w:rsid w:val="00BF678F"/>
    <w:rsid w:val="00C14C30"/>
    <w:rsid w:val="00C22073"/>
    <w:rsid w:val="00C22AE6"/>
    <w:rsid w:val="00C259CC"/>
    <w:rsid w:val="00C26783"/>
    <w:rsid w:val="00C428BF"/>
    <w:rsid w:val="00C55809"/>
    <w:rsid w:val="00C755FB"/>
    <w:rsid w:val="00C77053"/>
    <w:rsid w:val="00C831F6"/>
    <w:rsid w:val="00C83911"/>
    <w:rsid w:val="00C93556"/>
    <w:rsid w:val="00CB30AA"/>
    <w:rsid w:val="00CC4EDE"/>
    <w:rsid w:val="00CD3303"/>
    <w:rsid w:val="00CD4E19"/>
    <w:rsid w:val="00CE3CFD"/>
    <w:rsid w:val="00CE4F72"/>
    <w:rsid w:val="00CF5D36"/>
    <w:rsid w:val="00D05A45"/>
    <w:rsid w:val="00D05B16"/>
    <w:rsid w:val="00D17235"/>
    <w:rsid w:val="00D17F3C"/>
    <w:rsid w:val="00D27BE9"/>
    <w:rsid w:val="00D304D6"/>
    <w:rsid w:val="00D307E5"/>
    <w:rsid w:val="00D36975"/>
    <w:rsid w:val="00D414F1"/>
    <w:rsid w:val="00D51B34"/>
    <w:rsid w:val="00D53169"/>
    <w:rsid w:val="00D56D14"/>
    <w:rsid w:val="00D6049D"/>
    <w:rsid w:val="00D706AC"/>
    <w:rsid w:val="00D7401E"/>
    <w:rsid w:val="00D83442"/>
    <w:rsid w:val="00D86983"/>
    <w:rsid w:val="00DA5868"/>
    <w:rsid w:val="00DB37E5"/>
    <w:rsid w:val="00DB5F01"/>
    <w:rsid w:val="00DC0B2B"/>
    <w:rsid w:val="00DE5D98"/>
    <w:rsid w:val="00DF2F5C"/>
    <w:rsid w:val="00E069AA"/>
    <w:rsid w:val="00E2343C"/>
    <w:rsid w:val="00E316D8"/>
    <w:rsid w:val="00E365BE"/>
    <w:rsid w:val="00E370F4"/>
    <w:rsid w:val="00E37EDB"/>
    <w:rsid w:val="00E54B0D"/>
    <w:rsid w:val="00E56D2C"/>
    <w:rsid w:val="00E61496"/>
    <w:rsid w:val="00E6395B"/>
    <w:rsid w:val="00E6744E"/>
    <w:rsid w:val="00E83A23"/>
    <w:rsid w:val="00E878C8"/>
    <w:rsid w:val="00EA16DC"/>
    <w:rsid w:val="00EC16C4"/>
    <w:rsid w:val="00EC2757"/>
    <w:rsid w:val="00EC2859"/>
    <w:rsid w:val="00EE4764"/>
    <w:rsid w:val="00EF79FD"/>
    <w:rsid w:val="00EF7EE6"/>
    <w:rsid w:val="00F00381"/>
    <w:rsid w:val="00F056C0"/>
    <w:rsid w:val="00F14779"/>
    <w:rsid w:val="00F530B1"/>
    <w:rsid w:val="00F54FA3"/>
    <w:rsid w:val="00F600E2"/>
    <w:rsid w:val="00F62851"/>
    <w:rsid w:val="00F70D35"/>
    <w:rsid w:val="00F73E11"/>
    <w:rsid w:val="00F76591"/>
    <w:rsid w:val="00F87197"/>
    <w:rsid w:val="00F93722"/>
    <w:rsid w:val="00FB156B"/>
    <w:rsid w:val="00FC3CCC"/>
    <w:rsid w:val="00FC416B"/>
    <w:rsid w:val="00FC6215"/>
    <w:rsid w:val="00FD1CD5"/>
    <w:rsid w:val="00FD1ECA"/>
    <w:rsid w:val="00FD5ECF"/>
    <w:rsid w:val="00FE08C6"/>
    <w:rsid w:val="00FF3315"/>
    <w:rsid w:val="00FF5EA1"/>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8B8EB1"/>
  <w15:chartTrackingRefBased/>
  <w15:docId w15:val="{A0FC34C4-E8A2-4068-844A-1F48C0C236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44E2A"/>
    <w:pPr>
      <w:spacing w:before="120"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872BD"/>
    <w:pPr>
      <w:keepNext/>
      <w:keepLines/>
      <w:numPr>
        <w:numId w:val="1"/>
      </w:numPr>
      <w:spacing w:before="240" w:line="288" w:lineRule="auto"/>
      <w:ind w:left="360"/>
      <w:outlineLvl w:val="0"/>
    </w:pPr>
    <w:rPr>
      <w:rFonts w:eastAsiaTheme="majorEastAsia" w:cstheme="majorBidi"/>
      <w:b/>
      <w:caps/>
      <w:sz w:val="32"/>
      <w:szCs w:val="32"/>
    </w:rPr>
  </w:style>
  <w:style w:type="paragraph" w:styleId="Heading2">
    <w:name w:val="heading 2"/>
    <w:basedOn w:val="Normal"/>
    <w:next w:val="Normal"/>
    <w:link w:val="Heading2Char"/>
    <w:uiPriority w:val="9"/>
    <w:unhideWhenUsed/>
    <w:qFormat/>
    <w:rsid w:val="002F6310"/>
    <w:pPr>
      <w:keepNext/>
      <w:keepLines/>
      <w:spacing w:line="288"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301162"/>
    <w:pPr>
      <w:keepNext/>
      <w:keepLines/>
      <w:spacing w:line="288" w:lineRule="auto"/>
      <w:outlineLvl w:val="2"/>
    </w:pPr>
    <w:rPr>
      <w:rFonts w:eastAsiaTheme="majorEastAsia" w:cstheme="majorBidi"/>
      <w:b/>
      <w:szCs w:val="24"/>
    </w:rPr>
  </w:style>
  <w:style w:type="paragraph" w:styleId="Heading5">
    <w:name w:val="heading 5"/>
    <w:basedOn w:val="Normal"/>
    <w:next w:val="Normal"/>
    <w:link w:val="Heading5Char"/>
    <w:uiPriority w:val="9"/>
    <w:semiHidden/>
    <w:unhideWhenUsed/>
    <w:qFormat/>
    <w:rsid w:val="00D307E5"/>
    <w:pPr>
      <w:keepNext/>
      <w:keepLines/>
      <w:spacing w:before="40"/>
      <w:outlineLvl w:val="4"/>
    </w:pPr>
    <w:rPr>
      <w:rFonts w:asciiTheme="majorHAnsi" w:eastAsiaTheme="majorEastAsia" w:hAnsiTheme="majorHAnsi" w:cstheme="majorBidi"/>
      <w:color w:val="2E74B5" w:themeColor="accent1" w:themeShade="BF"/>
    </w:rPr>
  </w:style>
  <w:style w:type="paragraph" w:styleId="Heading8">
    <w:name w:val="heading 8"/>
    <w:basedOn w:val="Normal"/>
    <w:next w:val="Normal"/>
    <w:link w:val="Heading8Char"/>
    <w:uiPriority w:val="9"/>
    <w:semiHidden/>
    <w:unhideWhenUsed/>
    <w:qFormat/>
    <w:rsid w:val="00C755F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872BD"/>
    <w:rPr>
      <w:rFonts w:ascii="NimbusSanL" w:eastAsiaTheme="majorEastAsia" w:hAnsi="NimbusSanL" w:cstheme="majorBidi"/>
      <w:b/>
      <w:caps/>
      <w:sz w:val="32"/>
      <w:szCs w:val="32"/>
    </w:rPr>
  </w:style>
  <w:style w:type="character" w:customStyle="1" w:styleId="Heading2Char">
    <w:name w:val="Heading 2 Char"/>
    <w:basedOn w:val="DefaultParagraphFont"/>
    <w:link w:val="Heading2"/>
    <w:uiPriority w:val="9"/>
    <w:rsid w:val="002F6310"/>
    <w:rPr>
      <w:rFonts w:ascii="NimbusSanL" w:eastAsiaTheme="majorEastAsia" w:hAnsi="NimbusSanL" w:cstheme="majorBidi"/>
      <w:b/>
      <w:sz w:val="28"/>
      <w:szCs w:val="26"/>
    </w:rPr>
  </w:style>
  <w:style w:type="paragraph" w:styleId="Title">
    <w:name w:val="Title"/>
    <w:basedOn w:val="Normal"/>
    <w:next w:val="Normal"/>
    <w:link w:val="TitleChar"/>
    <w:uiPriority w:val="10"/>
    <w:qFormat/>
    <w:rsid w:val="00E6744E"/>
    <w:pPr>
      <w:spacing w:before="0" w:line="240" w:lineRule="auto"/>
      <w:contextualSpacing/>
      <w:jc w:val="center"/>
    </w:pPr>
    <w:rPr>
      <w:rFonts w:eastAsiaTheme="majorEastAsia" w:cstheme="majorBidi"/>
      <w:b/>
      <w:spacing w:val="-10"/>
      <w:kern w:val="28"/>
      <w:sz w:val="28"/>
      <w:szCs w:val="56"/>
    </w:rPr>
  </w:style>
  <w:style w:type="character" w:customStyle="1" w:styleId="TitleChar">
    <w:name w:val="Title Char"/>
    <w:basedOn w:val="DefaultParagraphFont"/>
    <w:link w:val="Title"/>
    <w:uiPriority w:val="10"/>
    <w:rsid w:val="00E6744E"/>
    <w:rPr>
      <w:rFonts w:ascii="Times New Roman" w:eastAsiaTheme="majorEastAsia" w:hAnsi="Times New Roman" w:cstheme="majorBidi"/>
      <w:b/>
      <w:spacing w:val="-10"/>
      <w:kern w:val="28"/>
      <w:sz w:val="28"/>
      <w:szCs w:val="56"/>
    </w:rPr>
  </w:style>
  <w:style w:type="character" w:customStyle="1" w:styleId="Heading3Char">
    <w:name w:val="Heading 3 Char"/>
    <w:basedOn w:val="DefaultParagraphFont"/>
    <w:link w:val="Heading3"/>
    <w:uiPriority w:val="9"/>
    <w:rsid w:val="00301162"/>
    <w:rPr>
      <w:rFonts w:ascii="Times New Roman" w:eastAsiaTheme="majorEastAsia" w:hAnsi="Times New Roman" w:cstheme="majorBidi"/>
      <w:b/>
      <w:sz w:val="24"/>
      <w:szCs w:val="24"/>
    </w:rPr>
  </w:style>
  <w:style w:type="paragraph" w:styleId="NoSpacing">
    <w:name w:val="No Spacing"/>
    <w:uiPriority w:val="1"/>
    <w:qFormat/>
    <w:rsid w:val="005872BD"/>
    <w:pPr>
      <w:spacing w:after="0" w:line="240" w:lineRule="auto"/>
      <w:jc w:val="both"/>
    </w:pPr>
    <w:rPr>
      <w:rFonts w:ascii="NimbusSanL" w:hAnsi="NimbusSanL"/>
      <w:sz w:val="24"/>
    </w:rPr>
  </w:style>
  <w:style w:type="paragraph" w:customStyle="1" w:styleId="captions">
    <w:name w:val="captions"/>
    <w:basedOn w:val="Normal"/>
    <w:link w:val="captionsChar"/>
    <w:qFormat/>
    <w:rsid w:val="001A1570"/>
    <w:pPr>
      <w:jc w:val="center"/>
    </w:pPr>
    <w:rPr>
      <w:sz w:val="20"/>
    </w:rPr>
  </w:style>
  <w:style w:type="paragraph" w:styleId="NormalWeb">
    <w:name w:val="Normal (Web)"/>
    <w:basedOn w:val="Normal"/>
    <w:rsid w:val="00E6744E"/>
    <w:pPr>
      <w:spacing w:before="100" w:beforeAutospacing="1" w:after="100" w:afterAutospacing="1" w:line="240" w:lineRule="auto"/>
      <w:jc w:val="left"/>
    </w:pPr>
    <w:rPr>
      <w:rFonts w:eastAsia="Times New Roman" w:cs="Times New Roman"/>
      <w:szCs w:val="24"/>
    </w:rPr>
  </w:style>
  <w:style w:type="character" w:customStyle="1" w:styleId="captionsChar">
    <w:name w:val="captions Char"/>
    <w:basedOn w:val="DefaultParagraphFont"/>
    <w:link w:val="captions"/>
    <w:rsid w:val="001A1570"/>
    <w:rPr>
      <w:rFonts w:ascii="Times New Roman" w:hAnsi="Times New Roman"/>
      <w:sz w:val="20"/>
    </w:rPr>
  </w:style>
  <w:style w:type="paragraph" w:styleId="BodyText">
    <w:name w:val="Body Text"/>
    <w:basedOn w:val="Normal"/>
    <w:link w:val="BodyTextChar"/>
    <w:rsid w:val="00E6744E"/>
    <w:pPr>
      <w:spacing w:after="60"/>
    </w:pPr>
    <w:rPr>
      <w:rFonts w:eastAsia="Times New Roman" w:cs="Times New Roman"/>
      <w:szCs w:val="20"/>
      <w:lang w:val="pt-PT"/>
    </w:rPr>
  </w:style>
  <w:style w:type="character" w:customStyle="1" w:styleId="BodyTextChar">
    <w:name w:val="Body Text Char"/>
    <w:basedOn w:val="DefaultParagraphFont"/>
    <w:link w:val="BodyText"/>
    <w:rsid w:val="00E6744E"/>
    <w:rPr>
      <w:rFonts w:ascii="Times New Roman" w:eastAsia="Times New Roman" w:hAnsi="Times New Roman" w:cs="Times New Roman"/>
      <w:sz w:val="24"/>
      <w:szCs w:val="20"/>
      <w:lang w:val="pt-PT"/>
    </w:rPr>
  </w:style>
  <w:style w:type="character" w:styleId="PageNumber">
    <w:name w:val="page number"/>
    <w:basedOn w:val="DefaultParagraphFont"/>
    <w:rsid w:val="00E6744E"/>
  </w:style>
  <w:style w:type="paragraph" w:customStyle="1" w:styleId="Heading">
    <w:name w:val="Heading"/>
    <w:basedOn w:val="Normal"/>
    <w:link w:val="HeadingChar"/>
    <w:qFormat/>
    <w:rsid w:val="003B38E1"/>
    <w:pPr>
      <w:jc w:val="center"/>
    </w:pPr>
    <w:rPr>
      <w:b/>
      <w:caps/>
      <w:sz w:val="28"/>
      <w:lang w:val="pt-PT"/>
    </w:rPr>
  </w:style>
  <w:style w:type="paragraph" w:styleId="Header">
    <w:name w:val="header"/>
    <w:basedOn w:val="Normal"/>
    <w:link w:val="HeaderChar"/>
    <w:uiPriority w:val="99"/>
    <w:unhideWhenUsed/>
    <w:rsid w:val="00A41994"/>
    <w:pPr>
      <w:tabs>
        <w:tab w:val="center" w:pos="4680"/>
        <w:tab w:val="right" w:pos="9360"/>
      </w:tabs>
      <w:spacing w:before="0" w:line="240" w:lineRule="auto"/>
    </w:pPr>
  </w:style>
  <w:style w:type="character" w:customStyle="1" w:styleId="HeadingChar">
    <w:name w:val="Heading Char"/>
    <w:basedOn w:val="DefaultParagraphFont"/>
    <w:link w:val="Heading"/>
    <w:rsid w:val="003B38E1"/>
    <w:rPr>
      <w:rFonts w:ascii="Times New Roman" w:hAnsi="Times New Roman"/>
      <w:b/>
      <w:caps/>
      <w:sz w:val="28"/>
      <w:lang w:val="pt-PT"/>
    </w:rPr>
  </w:style>
  <w:style w:type="character" w:customStyle="1" w:styleId="HeaderChar">
    <w:name w:val="Header Char"/>
    <w:basedOn w:val="DefaultParagraphFont"/>
    <w:link w:val="Header"/>
    <w:uiPriority w:val="99"/>
    <w:rsid w:val="00A41994"/>
    <w:rPr>
      <w:rFonts w:ascii="Times New Roman" w:hAnsi="Times New Roman"/>
      <w:sz w:val="24"/>
    </w:rPr>
  </w:style>
  <w:style w:type="paragraph" w:styleId="Footer">
    <w:name w:val="footer"/>
    <w:basedOn w:val="Normal"/>
    <w:link w:val="FooterChar"/>
    <w:uiPriority w:val="99"/>
    <w:unhideWhenUsed/>
    <w:rsid w:val="00A41994"/>
    <w:pPr>
      <w:tabs>
        <w:tab w:val="center" w:pos="4680"/>
        <w:tab w:val="right" w:pos="9360"/>
      </w:tabs>
      <w:spacing w:before="0" w:line="240" w:lineRule="auto"/>
    </w:pPr>
  </w:style>
  <w:style w:type="character" w:customStyle="1" w:styleId="FooterChar">
    <w:name w:val="Footer Char"/>
    <w:basedOn w:val="DefaultParagraphFont"/>
    <w:link w:val="Footer"/>
    <w:uiPriority w:val="99"/>
    <w:rsid w:val="00A41994"/>
    <w:rPr>
      <w:rFonts w:ascii="Times New Roman" w:hAnsi="Times New Roman"/>
      <w:sz w:val="24"/>
    </w:rPr>
  </w:style>
  <w:style w:type="paragraph" w:styleId="TOCHeading">
    <w:name w:val="TOC Heading"/>
    <w:basedOn w:val="Heading1"/>
    <w:next w:val="Normal"/>
    <w:uiPriority w:val="39"/>
    <w:unhideWhenUsed/>
    <w:qFormat/>
    <w:rsid w:val="00A41994"/>
    <w:pPr>
      <w:numPr>
        <w:numId w:val="0"/>
      </w:numPr>
      <w:spacing w:line="259" w:lineRule="auto"/>
      <w:jc w:val="left"/>
      <w:outlineLvl w:val="9"/>
    </w:pPr>
    <w:rPr>
      <w:rFonts w:asciiTheme="majorHAnsi" w:hAnsiTheme="majorHAnsi"/>
      <w:b w:val="0"/>
      <w:caps w:val="0"/>
      <w:color w:val="2E74B5" w:themeColor="accent1" w:themeShade="BF"/>
    </w:rPr>
  </w:style>
  <w:style w:type="paragraph" w:styleId="TOC1">
    <w:name w:val="toc 1"/>
    <w:basedOn w:val="Normal"/>
    <w:next w:val="Normal"/>
    <w:autoRedefine/>
    <w:uiPriority w:val="39"/>
    <w:unhideWhenUsed/>
    <w:rsid w:val="008B4EE2"/>
    <w:pPr>
      <w:spacing w:after="100"/>
    </w:pPr>
  </w:style>
  <w:style w:type="character" w:styleId="Hyperlink">
    <w:name w:val="Hyperlink"/>
    <w:basedOn w:val="DefaultParagraphFont"/>
    <w:uiPriority w:val="99"/>
    <w:unhideWhenUsed/>
    <w:rsid w:val="008B4EE2"/>
    <w:rPr>
      <w:color w:val="0563C1" w:themeColor="hyperlink"/>
      <w:u w:val="single"/>
    </w:rPr>
  </w:style>
  <w:style w:type="paragraph" w:styleId="TOC2">
    <w:name w:val="toc 2"/>
    <w:basedOn w:val="Normal"/>
    <w:next w:val="Normal"/>
    <w:autoRedefine/>
    <w:uiPriority w:val="39"/>
    <w:unhideWhenUsed/>
    <w:rsid w:val="00BC5038"/>
    <w:pPr>
      <w:spacing w:after="100"/>
      <w:ind w:left="240"/>
    </w:pPr>
  </w:style>
  <w:style w:type="paragraph" w:styleId="ListParagraph">
    <w:name w:val="List Paragraph"/>
    <w:basedOn w:val="Normal"/>
    <w:uiPriority w:val="34"/>
    <w:qFormat/>
    <w:rsid w:val="00344E2A"/>
    <w:pPr>
      <w:spacing w:before="0" w:after="160"/>
      <w:ind w:left="720"/>
      <w:contextualSpacing/>
    </w:pPr>
  </w:style>
  <w:style w:type="paragraph" w:styleId="Caption">
    <w:name w:val="caption"/>
    <w:basedOn w:val="Normal"/>
    <w:next w:val="Normal"/>
    <w:qFormat/>
    <w:rsid w:val="001A1570"/>
    <w:pPr>
      <w:spacing w:after="120" w:line="259" w:lineRule="auto"/>
      <w:jc w:val="left"/>
    </w:pPr>
    <w:rPr>
      <w:rFonts w:asciiTheme="minorHAnsi" w:hAnsiTheme="minorHAnsi"/>
      <w:b/>
      <w:sz w:val="18"/>
      <w:szCs w:val="20"/>
      <w:lang w:val="en-GB"/>
    </w:rPr>
  </w:style>
  <w:style w:type="table" w:styleId="TableGrid">
    <w:name w:val="Table Grid"/>
    <w:basedOn w:val="TableNormal"/>
    <w:uiPriority w:val="59"/>
    <w:rsid w:val="001A1570"/>
    <w:pPr>
      <w:spacing w:after="0" w:line="240" w:lineRule="auto"/>
    </w:pPr>
    <w:rPr>
      <w:rFonts w:ascii="Times New Roman" w:eastAsia="Times New Roman" w:hAnsi="Times New Roman" w:cs="Times New Roman"/>
      <w:sz w:val="20"/>
      <w:szCs w:val="20"/>
      <w:lang w:bidi="ne-N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301162"/>
  </w:style>
  <w:style w:type="paragraph" w:styleId="Index1">
    <w:name w:val="index 1"/>
    <w:basedOn w:val="Normal"/>
    <w:next w:val="Normal"/>
    <w:autoRedefine/>
    <w:uiPriority w:val="99"/>
    <w:semiHidden/>
    <w:unhideWhenUsed/>
    <w:rsid w:val="00A12A7B"/>
    <w:pPr>
      <w:spacing w:before="0" w:line="240" w:lineRule="auto"/>
      <w:ind w:left="240" w:hanging="240"/>
    </w:pPr>
  </w:style>
  <w:style w:type="paragraph" w:customStyle="1" w:styleId="TextOfPaper">
    <w:name w:val="TextOfPaper"/>
    <w:basedOn w:val="Heading5"/>
    <w:qFormat/>
    <w:rsid w:val="00D307E5"/>
    <w:pPr>
      <w:keepNext w:val="0"/>
      <w:keepLines w:val="0"/>
      <w:tabs>
        <w:tab w:val="left" w:pos="2016"/>
      </w:tabs>
      <w:suppressAutoHyphens/>
      <w:autoSpaceDN w:val="0"/>
      <w:spacing w:before="120" w:line="288" w:lineRule="auto"/>
      <w:jc w:val="left"/>
      <w:textAlignment w:val="baseline"/>
      <w:outlineLvl w:val="9"/>
    </w:pPr>
    <w:rPr>
      <w:rFonts w:ascii="NimbusSanL" w:eastAsia="Times New Roman" w:hAnsi="NimbusSanL" w:cs="Arial"/>
      <w:bCs/>
      <w:iCs/>
      <w:color w:val="auto"/>
      <w:kern w:val="3"/>
      <w:sz w:val="20"/>
      <w:szCs w:val="26"/>
      <w:lang w:val="en-GB" w:eastAsia="zh-CN"/>
    </w:rPr>
  </w:style>
  <w:style w:type="paragraph" w:customStyle="1" w:styleId="TableContents">
    <w:name w:val="TableContents"/>
    <w:basedOn w:val="Normal"/>
    <w:qFormat/>
    <w:rsid w:val="00D307E5"/>
    <w:pPr>
      <w:suppressLineNumbers/>
      <w:suppressAutoHyphens/>
      <w:autoSpaceDN w:val="0"/>
      <w:spacing w:before="0" w:line="240" w:lineRule="auto"/>
      <w:jc w:val="left"/>
      <w:textAlignment w:val="baseline"/>
    </w:pPr>
    <w:rPr>
      <w:rFonts w:ascii="Nimbus Sans L" w:eastAsia="Times New Roman" w:hAnsi="Nimbus Sans L" w:cs="Times New Roman"/>
      <w:kern w:val="3"/>
      <w:sz w:val="20"/>
      <w:szCs w:val="20"/>
      <w:lang w:val="en-GB" w:eastAsia="zh-CN"/>
    </w:rPr>
  </w:style>
  <w:style w:type="paragraph" w:customStyle="1" w:styleId="TableCaption">
    <w:name w:val="TableCaption"/>
    <w:basedOn w:val="Heading5"/>
    <w:qFormat/>
    <w:rsid w:val="00D307E5"/>
    <w:pPr>
      <w:keepNext w:val="0"/>
      <w:keepLines w:val="0"/>
      <w:tabs>
        <w:tab w:val="left" w:pos="2016"/>
      </w:tabs>
      <w:suppressAutoHyphens/>
      <w:autoSpaceDN w:val="0"/>
      <w:spacing w:before="120" w:line="288" w:lineRule="auto"/>
      <w:textAlignment w:val="baseline"/>
    </w:pPr>
    <w:rPr>
      <w:rFonts w:ascii="NimbusSanL" w:eastAsia="Times New Roman" w:hAnsi="NimbusSanL" w:cs="Arial"/>
      <w:bCs/>
      <w:iCs/>
      <w:color w:val="auto"/>
      <w:kern w:val="3"/>
      <w:sz w:val="20"/>
      <w:szCs w:val="26"/>
      <w:lang w:val="en-GB" w:eastAsia="zh-CN"/>
    </w:rPr>
  </w:style>
  <w:style w:type="paragraph" w:customStyle="1" w:styleId="TableHeading">
    <w:name w:val="TableHeading"/>
    <w:basedOn w:val="TableContents"/>
    <w:qFormat/>
    <w:rsid w:val="00D307E5"/>
    <w:rPr>
      <w:b/>
      <w:bCs/>
    </w:rPr>
  </w:style>
  <w:style w:type="character" w:customStyle="1" w:styleId="Heading5Char">
    <w:name w:val="Heading 5 Char"/>
    <w:basedOn w:val="DefaultParagraphFont"/>
    <w:link w:val="Heading5"/>
    <w:uiPriority w:val="9"/>
    <w:semiHidden/>
    <w:rsid w:val="00D307E5"/>
    <w:rPr>
      <w:rFonts w:asciiTheme="majorHAnsi" w:eastAsiaTheme="majorEastAsia" w:hAnsiTheme="majorHAnsi" w:cstheme="majorBidi"/>
      <w:color w:val="2E74B5" w:themeColor="accent1" w:themeShade="BF"/>
      <w:sz w:val="24"/>
    </w:rPr>
  </w:style>
  <w:style w:type="paragraph" w:styleId="TOC3">
    <w:name w:val="toc 3"/>
    <w:basedOn w:val="Normal"/>
    <w:next w:val="Normal"/>
    <w:autoRedefine/>
    <w:uiPriority w:val="39"/>
    <w:unhideWhenUsed/>
    <w:rsid w:val="002B759D"/>
    <w:pPr>
      <w:spacing w:after="100"/>
      <w:ind w:left="480"/>
    </w:pPr>
  </w:style>
  <w:style w:type="paragraph" w:customStyle="1" w:styleId="SectionHeading">
    <w:name w:val="SectionHeading"/>
    <w:basedOn w:val="Heading8"/>
    <w:qFormat/>
    <w:rsid w:val="00C755FB"/>
    <w:pPr>
      <w:keepNext w:val="0"/>
      <w:keepLines w:val="0"/>
      <w:tabs>
        <w:tab w:val="left" w:pos="2880"/>
      </w:tabs>
      <w:suppressAutoHyphens/>
      <w:autoSpaceDN w:val="0"/>
      <w:spacing w:before="240" w:line="288" w:lineRule="auto"/>
      <w:textAlignment w:val="baseline"/>
    </w:pPr>
    <w:rPr>
      <w:rFonts w:ascii="NimbusSanL" w:eastAsia="Times New Roman" w:hAnsi="NimbusSanL" w:cs="Arial"/>
      <w:b/>
      <w:iCs/>
      <w:color w:val="auto"/>
      <w:kern w:val="3"/>
      <w:sz w:val="20"/>
      <w:szCs w:val="24"/>
      <w:lang w:eastAsia="zh-CN"/>
    </w:rPr>
  </w:style>
  <w:style w:type="character" w:customStyle="1" w:styleId="Heading8Char">
    <w:name w:val="Heading 8 Char"/>
    <w:basedOn w:val="DefaultParagraphFont"/>
    <w:link w:val="Heading8"/>
    <w:uiPriority w:val="9"/>
    <w:semiHidden/>
    <w:rsid w:val="00C755FB"/>
    <w:rPr>
      <w:rFonts w:asciiTheme="majorHAnsi" w:eastAsiaTheme="majorEastAsia" w:hAnsiTheme="majorHAnsi" w:cstheme="majorBidi"/>
      <w:color w:val="272727" w:themeColor="text1" w:themeTint="D8"/>
      <w:sz w:val="21"/>
      <w:szCs w:val="21"/>
    </w:rPr>
  </w:style>
  <w:style w:type="paragraph" w:customStyle="1" w:styleId="references">
    <w:name w:val="references"/>
    <w:basedOn w:val="Normal"/>
    <w:link w:val="referencesChar"/>
    <w:qFormat/>
    <w:rsid w:val="002E5DCA"/>
    <w:pPr>
      <w:widowControl w:val="0"/>
      <w:autoSpaceDE w:val="0"/>
      <w:autoSpaceDN w:val="0"/>
      <w:adjustRightInd w:val="0"/>
      <w:spacing w:before="0" w:after="160" w:line="240" w:lineRule="auto"/>
      <w:ind w:left="480" w:hanging="480"/>
      <w:jc w:val="left"/>
    </w:pPr>
    <w:rPr>
      <w:rFonts w:cs="Times New Roman"/>
      <w:noProof/>
      <w:szCs w:val="24"/>
    </w:rPr>
  </w:style>
  <w:style w:type="paragraph" w:customStyle="1" w:styleId="FigureCaption">
    <w:name w:val="FigureCaption"/>
    <w:basedOn w:val="Normal"/>
    <w:link w:val="FigureCaptionChar"/>
    <w:qFormat/>
    <w:rsid w:val="00E2343C"/>
    <w:pPr>
      <w:suppressAutoHyphens/>
      <w:autoSpaceDN w:val="0"/>
      <w:spacing w:line="288" w:lineRule="auto"/>
      <w:jc w:val="center"/>
      <w:textAlignment w:val="baseline"/>
    </w:pPr>
    <w:rPr>
      <w:rFonts w:ascii="NimbusSanL" w:eastAsia="Times New Roman" w:hAnsi="NimbusSanL" w:cs="Times New Roman"/>
      <w:kern w:val="3"/>
      <w:sz w:val="18"/>
      <w:szCs w:val="20"/>
      <w:lang w:val="en-GB" w:eastAsia="zh-CN"/>
    </w:rPr>
  </w:style>
  <w:style w:type="character" w:customStyle="1" w:styleId="referencesChar">
    <w:name w:val="references Char"/>
    <w:basedOn w:val="DefaultParagraphFont"/>
    <w:link w:val="references"/>
    <w:rsid w:val="002E5DCA"/>
    <w:rPr>
      <w:rFonts w:ascii="Times New Roman" w:hAnsi="Times New Roman" w:cs="Times New Roman"/>
      <w:noProof/>
      <w:sz w:val="24"/>
      <w:szCs w:val="24"/>
    </w:rPr>
  </w:style>
  <w:style w:type="character" w:customStyle="1" w:styleId="FigureCaptionChar">
    <w:name w:val="FigureCaption Char"/>
    <w:basedOn w:val="DefaultParagraphFont"/>
    <w:link w:val="FigureCaption"/>
    <w:rsid w:val="00E2343C"/>
    <w:rPr>
      <w:rFonts w:ascii="NimbusSanL" w:eastAsia="Times New Roman" w:hAnsi="NimbusSanL" w:cs="Times New Roman"/>
      <w:kern w:val="3"/>
      <w:sz w:val="18"/>
      <w:szCs w:val="20"/>
      <w:lang w:val="en-GB" w:eastAsia="zh-CN"/>
    </w:rPr>
  </w:style>
  <w:style w:type="paragraph" w:customStyle="1" w:styleId="AbstractText">
    <w:name w:val="AbstractText"/>
    <w:basedOn w:val="TextOfPaper"/>
    <w:qFormat/>
    <w:rsid w:val="00EC2757"/>
    <w:pPr>
      <w:jc w:val="both"/>
    </w:pPr>
  </w:style>
  <w:style w:type="paragraph" w:styleId="Bibliography">
    <w:name w:val="Bibliography"/>
    <w:basedOn w:val="Normal"/>
    <w:next w:val="Normal"/>
    <w:uiPriority w:val="37"/>
    <w:unhideWhenUsed/>
    <w:rsid w:val="000B676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582440">
      <w:bodyDiv w:val="1"/>
      <w:marLeft w:val="0"/>
      <w:marRight w:val="0"/>
      <w:marTop w:val="0"/>
      <w:marBottom w:val="0"/>
      <w:divBdr>
        <w:top w:val="none" w:sz="0" w:space="0" w:color="auto"/>
        <w:left w:val="none" w:sz="0" w:space="0" w:color="auto"/>
        <w:bottom w:val="none" w:sz="0" w:space="0" w:color="auto"/>
        <w:right w:val="none" w:sz="0" w:space="0" w:color="auto"/>
      </w:divBdr>
    </w:div>
    <w:div w:id="244731575">
      <w:bodyDiv w:val="1"/>
      <w:marLeft w:val="0"/>
      <w:marRight w:val="0"/>
      <w:marTop w:val="0"/>
      <w:marBottom w:val="0"/>
      <w:divBdr>
        <w:top w:val="none" w:sz="0" w:space="0" w:color="auto"/>
        <w:left w:val="none" w:sz="0" w:space="0" w:color="auto"/>
        <w:bottom w:val="none" w:sz="0" w:space="0" w:color="auto"/>
        <w:right w:val="none" w:sz="0" w:space="0" w:color="auto"/>
      </w:divBdr>
    </w:div>
    <w:div w:id="439377334">
      <w:bodyDiv w:val="1"/>
      <w:marLeft w:val="0"/>
      <w:marRight w:val="0"/>
      <w:marTop w:val="0"/>
      <w:marBottom w:val="0"/>
      <w:divBdr>
        <w:top w:val="none" w:sz="0" w:space="0" w:color="auto"/>
        <w:left w:val="none" w:sz="0" w:space="0" w:color="auto"/>
        <w:bottom w:val="none" w:sz="0" w:space="0" w:color="auto"/>
        <w:right w:val="none" w:sz="0" w:space="0" w:color="auto"/>
      </w:divBdr>
    </w:div>
    <w:div w:id="463233362">
      <w:bodyDiv w:val="1"/>
      <w:marLeft w:val="0"/>
      <w:marRight w:val="0"/>
      <w:marTop w:val="0"/>
      <w:marBottom w:val="0"/>
      <w:divBdr>
        <w:top w:val="none" w:sz="0" w:space="0" w:color="auto"/>
        <w:left w:val="none" w:sz="0" w:space="0" w:color="auto"/>
        <w:bottom w:val="none" w:sz="0" w:space="0" w:color="auto"/>
        <w:right w:val="none" w:sz="0" w:space="0" w:color="auto"/>
      </w:divBdr>
    </w:div>
    <w:div w:id="649478814">
      <w:bodyDiv w:val="1"/>
      <w:marLeft w:val="0"/>
      <w:marRight w:val="0"/>
      <w:marTop w:val="0"/>
      <w:marBottom w:val="0"/>
      <w:divBdr>
        <w:top w:val="none" w:sz="0" w:space="0" w:color="auto"/>
        <w:left w:val="none" w:sz="0" w:space="0" w:color="auto"/>
        <w:bottom w:val="none" w:sz="0" w:space="0" w:color="auto"/>
        <w:right w:val="none" w:sz="0" w:space="0" w:color="auto"/>
      </w:divBdr>
    </w:div>
    <w:div w:id="699861548">
      <w:bodyDiv w:val="1"/>
      <w:marLeft w:val="0"/>
      <w:marRight w:val="0"/>
      <w:marTop w:val="0"/>
      <w:marBottom w:val="0"/>
      <w:divBdr>
        <w:top w:val="none" w:sz="0" w:space="0" w:color="auto"/>
        <w:left w:val="none" w:sz="0" w:space="0" w:color="auto"/>
        <w:bottom w:val="none" w:sz="0" w:space="0" w:color="auto"/>
        <w:right w:val="none" w:sz="0" w:space="0" w:color="auto"/>
      </w:divBdr>
    </w:div>
    <w:div w:id="730612980">
      <w:bodyDiv w:val="1"/>
      <w:marLeft w:val="0"/>
      <w:marRight w:val="0"/>
      <w:marTop w:val="0"/>
      <w:marBottom w:val="0"/>
      <w:divBdr>
        <w:top w:val="none" w:sz="0" w:space="0" w:color="auto"/>
        <w:left w:val="none" w:sz="0" w:space="0" w:color="auto"/>
        <w:bottom w:val="none" w:sz="0" w:space="0" w:color="auto"/>
        <w:right w:val="none" w:sz="0" w:space="0" w:color="auto"/>
      </w:divBdr>
    </w:div>
    <w:div w:id="1067189122">
      <w:bodyDiv w:val="1"/>
      <w:marLeft w:val="0"/>
      <w:marRight w:val="0"/>
      <w:marTop w:val="0"/>
      <w:marBottom w:val="0"/>
      <w:divBdr>
        <w:top w:val="none" w:sz="0" w:space="0" w:color="auto"/>
        <w:left w:val="none" w:sz="0" w:space="0" w:color="auto"/>
        <w:bottom w:val="none" w:sz="0" w:space="0" w:color="auto"/>
        <w:right w:val="none" w:sz="0" w:space="0" w:color="auto"/>
      </w:divBdr>
    </w:div>
    <w:div w:id="1167863838">
      <w:bodyDiv w:val="1"/>
      <w:marLeft w:val="0"/>
      <w:marRight w:val="0"/>
      <w:marTop w:val="0"/>
      <w:marBottom w:val="0"/>
      <w:divBdr>
        <w:top w:val="none" w:sz="0" w:space="0" w:color="auto"/>
        <w:left w:val="none" w:sz="0" w:space="0" w:color="auto"/>
        <w:bottom w:val="none" w:sz="0" w:space="0" w:color="auto"/>
        <w:right w:val="none" w:sz="0" w:space="0" w:color="auto"/>
      </w:divBdr>
    </w:div>
    <w:div w:id="1573731787">
      <w:bodyDiv w:val="1"/>
      <w:marLeft w:val="0"/>
      <w:marRight w:val="0"/>
      <w:marTop w:val="0"/>
      <w:marBottom w:val="0"/>
      <w:divBdr>
        <w:top w:val="none" w:sz="0" w:space="0" w:color="auto"/>
        <w:left w:val="none" w:sz="0" w:space="0" w:color="auto"/>
        <w:bottom w:val="none" w:sz="0" w:space="0" w:color="auto"/>
        <w:right w:val="none" w:sz="0" w:space="0" w:color="auto"/>
      </w:divBdr>
    </w:div>
    <w:div w:id="1714959294">
      <w:bodyDiv w:val="1"/>
      <w:marLeft w:val="0"/>
      <w:marRight w:val="0"/>
      <w:marTop w:val="0"/>
      <w:marBottom w:val="0"/>
      <w:divBdr>
        <w:top w:val="none" w:sz="0" w:space="0" w:color="auto"/>
        <w:left w:val="none" w:sz="0" w:space="0" w:color="auto"/>
        <w:bottom w:val="none" w:sz="0" w:space="0" w:color="auto"/>
        <w:right w:val="none" w:sz="0" w:space="0" w:color="auto"/>
      </w:divBdr>
    </w:div>
    <w:div w:id="1800104921">
      <w:bodyDiv w:val="1"/>
      <w:marLeft w:val="0"/>
      <w:marRight w:val="0"/>
      <w:marTop w:val="0"/>
      <w:marBottom w:val="0"/>
      <w:divBdr>
        <w:top w:val="none" w:sz="0" w:space="0" w:color="auto"/>
        <w:left w:val="none" w:sz="0" w:space="0" w:color="auto"/>
        <w:bottom w:val="none" w:sz="0" w:space="0" w:color="auto"/>
        <w:right w:val="none" w:sz="0" w:space="0" w:color="auto"/>
      </w:divBdr>
    </w:div>
    <w:div w:id="1807892011">
      <w:bodyDiv w:val="1"/>
      <w:marLeft w:val="0"/>
      <w:marRight w:val="0"/>
      <w:marTop w:val="0"/>
      <w:marBottom w:val="0"/>
      <w:divBdr>
        <w:top w:val="none" w:sz="0" w:space="0" w:color="auto"/>
        <w:left w:val="none" w:sz="0" w:space="0" w:color="auto"/>
        <w:bottom w:val="none" w:sz="0" w:space="0" w:color="auto"/>
        <w:right w:val="none" w:sz="0" w:space="0" w:color="auto"/>
      </w:divBdr>
    </w:div>
    <w:div w:id="1882862585">
      <w:bodyDiv w:val="1"/>
      <w:marLeft w:val="0"/>
      <w:marRight w:val="0"/>
      <w:marTop w:val="0"/>
      <w:marBottom w:val="0"/>
      <w:divBdr>
        <w:top w:val="none" w:sz="0" w:space="0" w:color="auto"/>
        <w:left w:val="none" w:sz="0" w:space="0" w:color="auto"/>
        <w:bottom w:val="none" w:sz="0" w:space="0" w:color="auto"/>
        <w:right w:val="none" w:sz="0" w:space="0" w:color="auto"/>
      </w:divBdr>
    </w:div>
    <w:div w:id="2032299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github.com/explosion/spaCy" TargetMode="External"/><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RaRe-Technologies/gensim" TargetMode="External"/><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hyperlink" Target="https://github.com/bmabey/pyLDAvis" TargetMode="External"/><Relationship Id="rId20"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5" Type="http://schemas.openxmlformats.org/officeDocument/2006/relationships/webSettings" Target="webSettings.xml"/><Relationship Id="rId15" Type="http://schemas.openxmlformats.org/officeDocument/2006/relationships/image" Target="media/image4.jpg"/><Relationship Id="rId10" Type="http://schemas.openxmlformats.org/officeDocument/2006/relationships/footer" Target="footer2.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ORe12</b:Tag>
    <b:SourceType>BookSection</b:SourceType>
    <b:Guid>{52D62888-2F09-48E9-B137-13B275BFF194}</b:Guid>
    <b:Title>What is Web 2.0?</b:Title>
    <b:Year>2012</b:Year>
    <b:Publisher>Routledge</b:Publisher>
    <b:Author>
      <b:Author>
        <b:NameList>
          <b:Person>
            <b:Last>O'Reilly</b:Last>
            <b:First>Tim</b:First>
          </b:Person>
        </b:NameList>
      </b:Author>
      <b:BookAuthor>
        <b:NameList>
          <b:Person>
            <b:Last>Donelan</b:Last>
            <b:First>Helen</b:First>
          </b:Person>
          <b:Person>
            <b:Last>Kear</b:Last>
            <b:First>Karen</b:First>
          </b:Person>
          <b:Person>
            <b:Last>Routledge</b:Last>
            <b:Middle>Ramage</b:Middle>
            <b:First>Magnus</b:First>
          </b:Person>
        </b:NameList>
      </b:BookAuthor>
    </b:Author>
    <b:BookTitle>Online Communication and Collaboration: A Reader</b:BookTitle>
    <b:Pages>225-235</b:Pages>
    <b:RefOrder>1</b:RefOrder>
  </b:Source>
  <b:Source>
    <b:Tag>Buc01</b:Tag>
    <b:SourceType>BookSection</b:SourceType>
    <b:Guid>{DEA327FC-EBF3-40DB-885C-A5A1AD9610E6}</b:Guid>
    <b:Author>
      <b:Author>
        <b:NameList>
          <b:Person>
            <b:Last>Buchanan J.</b:Last>
            <b:First>Kock</b:First>
            <b:Middle>N.</b:Middle>
          </b:Person>
        </b:NameList>
      </b:Author>
      <b:BookAuthor>
        <b:NameList>
          <b:Person>
            <b:Last>Köksalan M.</b:Last>
            <b:First>Zionts</b:First>
            <b:Middle>S.</b:Middle>
          </b:Person>
        </b:NameList>
      </b:BookAuthor>
    </b:Author>
    <b:Title>Information Overload: A Decision Making Perspective</b:Title>
    <b:BookTitle>Multiple Criteria Decision Making in the New Millennium</b:BookTitle>
    <b:Year>2001</b:Year>
    <b:Pages>49-58</b:Pages>
    <b:City>Berlin, Heidelberg</b:City>
    <b:Publisher>Springer</b:Publisher>
    <b:RefOrder>4</b:RefOrder>
  </b:Source>
  <b:Source>
    <b:Tag>Etz89</b:Tag>
    <b:SourceType>ArticleInAPeriodical</b:SourceType>
    <b:Guid>{869149FC-3E5F-404D-906C-6F73AB0C035E}</b:Guid>
    <b:Title>Humble decision making</b:Title>
    <b:Year>1989</b:Year>
    <b:Pages>122-126</b:Pages>
    <b:Author>
      <b:Author>
        <b:NameList>
          <b:Person>
            <b:Last>Etzioni</b:Last>
            <b:First>A.</b:First>
          </b:Person>
        </b:NameList>
      </b:Author>
    </b:Author>
    <b:PeriodicalTitle>Harvard Business Review</b:PeriodicalTitle>
    <b:Month>Jul-Aug</b:Month>
    <b:RefOrder>2</b:RefOrder>
  </b:Source>
  <b:Source>
    <b:Tag>Mar99</b:Tag>
    <b:SourceType>ConferenceProceedings</b:SourceType>
    <b:Guid>{8E3438F0-CC9D-4CEB-916A-7237574EAC07}</b:Guid>
    <b:Title>Untangling text data mining</b:Title>
    <b:Year>1999</b:Year>
    <b:Pages>3-10</b:Pages>
    <b:Author>
      <b:Author>
        <b:NameList>
          <b:Person>
            <b:Last>Hearst</b:Last>
            <b:First>Marti</b:First>
            <b:Middle>A.</b:Middle>
          </b:Person>
        </b:NameList>
      </b:Author>
    </b:Author>
    <b:ConferenceName>ACL '99 Proceedings of the 37th annual meeting of the Association for Computational Linguistics on Computational Linguistics</b:ConferenceName>
    <b:City>Maryland</b:City>
    <b:Publisher>Association for Computational Linguistics</b:Publisher>
    <b:RefOrder>3</b:RefOrder>
  </b:Source>
</b:Sources>
</file>

<file path=customXml/itemProps1.xml><?xml version="1.0" encoding="utf-8"?>
<ds:datastoreItem xmlns:ds="http://schemas.openxmlformats.org/officeDocument/2006/customXml" ds:itemID="{AD557B1D-133E-4258-A40E-F3C13635B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52</TotalTime>
  <Pages>30</Pages>
  <Words>9833</Words>
  <Characters>56051</Characters>
  <Application>Microsoft Office Word</Application>
  <DocSecurity>0</DocSecurity>
  <Lines>467</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vesh Yagol Shrestha</dc:creator>
  <cp:keywords/>
  <dc:description/>
  <cp:lastModifiedBy>Mahesh Thapa</cp:lastModifiedBy>
  <cp:revision>198</cp:revision>
  <cp:lastPrinted>2018-01-26T01:04:00Z</cp:lastPrinted>
  <dcterms:created xsi:type="dcterms:W3CDTF">2018-01-14T14:19:00Z</dcterms:created>
  <dcterms:modified xsi:type="dcterms:W3CDTF">2018-01-29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81b951-2b54-3f8e-845e-8e926ab1a2d8</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